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218DDCF0" w:rsidR="00794C7C" w:rsidRPr="001D5898" w:rsidRDefault="00794C7C" w:rsidP="00FC08DF">
      <w:pPr>
        <w:spacing w:before="240" w:after="120"/>
        <w:jc w:val="center"/>
        <w:rPr>
          <w:rFonts w:cstheme="minorHAnsi"/>
          <w:lang w:val="en-US"/>
        </w:rPr>
      </w:pPr>
      <w:r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proofErr w:type="spellStart"/>
      <w:r w:rsidRPr="001D5898">
        <w:rPr>
          <w:rFonts w:cstheme="minorHAnsi"/>
        </w:rPr>
        <w:t>Janarth</w:t>
      </w:r>
      <w:proofErr w:type="spellEnd"/>
      <w:r w:rsidRPr="001D5898">
        <w:rPr>
          <w:rFonts w:cstheme="minorHAnsi"/>
        </w:rPr>
        <w:t xml:space="preserve"> </w:t>
      </w:r>
      <w:proofErr w:type="spellStart"/>
      <w:r w:rsidRPr="001D5898">
        <w:rPr>
          <w:rFonts w:cstheme="minorHAnsi"/>
        </w:rPr>
        <w:t>Punniyamoorthy</w:t>
      </w:r>
      <w:proofErr w:type="spellEnd"/>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0" w:name="_Toc513468644"/>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0"/>
    </w:p>
    <w:p w14:paraId="42F6ADD0" w14:textId="63375953" w:rsidR="00794C7C" w:rsidRPr="001D5898" w:rsidRDefault="00794C7C" w:rsidP="00FC08DF">
      <w:pPr>
        <w:spacing w:before="100" w:beforeAutospacing="1" w:after="120"/>
        <w:jc w:val="center"/>
        <w:rPr>
          <w:rFonts w:cstheme="minorHAnsi"/>
          <w:lang w:val="en-US"/>
        </w:rPr>
      </w:pPr>
    </w:p>
    <w:p w14:paraId="21547619" w14:textId="0442FF33" w:rsidR="00794C7C" w:rsidRPr="001D5898" w:rsidRDefault="00C574B9" w:rsidP="00FC08DF">
      <w:pPr>
        <w:spacing w:before="240" w:after="120"/>
        <w:rPr>
          <w:rFonts w:cstheme="minorHAnsi"/>
          <w:lang w:val="en-US"/>
        </w:rPr>
      </w:pPr>
      <w:r w:rsidRPr="001D5898">
        <w:rPr>
          <w:rFonts w:cstheme="minorHAnsi"/>
          <w:lang w:val="en-US"/>
        </w:rPr>
        <w:lastRenderedPageBreak/>
        <w:t>Table of contents</w:t>
      </w: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40C31339" w14:textId="3421E0EC" w:rsidR="00C574B9" w:rsidRPr="001D5898" w:rsidRDefault="00C574B9" w:rsidP="00FC08DF">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p>
        <w:p w14:paraId="31DD3172" w14:textId="484431EE" w:rsidR="00330362" w:rsidRPr="001D5898" w:rsidRDefault="00C574B9" w:rsidP="00FC08DF">
          <w:pPr>
            <w:pStyle w:val="TOC3"/>
            <w:tabs>
              <w:tab w:val="right" w:leader="dot" w:pos="9016"/>
            </w:tabs>
            <w:spacing w:after="120"/>
            <w:rPr>
              <w:rFonts w:cstheme="minorHAnsi"/>
              <w:noProof/>
              <w:color w:val="0563C1" w:themeColor="hyperlink"/>
              <w:u w:val="single"/>
            </w:rPr>
          </w:pP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hyperlink w:anchor="_Toc513468644" w:history="1">
            <w:r w:rsidRPr="001D5898">
              <w:rPr>
                <w:rStyle w:val="Hyperlink"/>
                <w:rFonts w:cstheme="minorHAnsi"/>
                <w:noProof/>
                <w:lang w:val="en-US"/>
              </w:rPr>
              <w:t xml:space="preserve">Dr. </w:t>
            </w:r>
            <w:r w:rsidRPr="001D5898">
              <w:rPr>
                <w:rStyle w:val="Hyperlink"/>
                <w:rFonts w:eastAsia="Times New Roman" w:cstheme="minorHAnsi"/>
                <w:noProof/>
                <w:lang w:eastAsia="en-AU"/>
              </w:rPr>
              <w:t>Yongli Ren</w:t>
            </w:r>
            <w:r w:rsidRPr="001D5898">
              <w:rPr>
                <w:rFonts w:cstheme="minorHAnsi"/>
                <w:noProof/>
                <w:webHidden/>
              </w:rPr>
              <w:tab/>
            </w:r>
            <w:r w:rsidRPr="001D5898">
              <w:rPr>
                <w:rFonts w:cstheme="minorHAnsi"/>
                <w:noProof/>
                <w:webHidden/>
              </w:rPr>
              <w:fldChar w:fldCharType="begin"/>
            </w:r>
            <w:r w:rsidRPr="001D5898">
              <w:rPr>
                <w:rFonts w:cstheme="minorHAnsi"/>
                <w:noProof/>
                <w:webHidden/>
              </w:rPr>
              <w:instrText xml:space="preserve"> PAGEREF _Toc513468644 \h </w:instrText>
            </w:r>
            <w:r w:rsidRPr="001D5898">
              <w:rPr>
                <w:rFonts w:cstheme="minorHAnsi"/>
                <w:noProof/>
                <w:webHidden/>
              </w:rPr>
            </w:r>
            <w:r w:rsidRPr="001D5898">
              <w:rPr>
                <w:rFonts w:cstheme="minorHAnsi"/>
                <w:noProof/>
                <w:webHidden/>
              </w:rPr>
              <w:fldChar w:fldCharType="separate"/>
            </w:r>
            <w:r w:rsidR="00A23420" w:rsidRPr="001D5898">
              <w:rPr>
                <w:rFonts w:cstheme="minorHAnsi"/>
                <w:noProof/>
                <w:webHidden/>
              </w:rPr>
              <w:t>1</w:t>
            </w:r>
            <w:r w:rsidRPr="001D5898">
              <w:rPr>
                <w:rFonts w:cstheme="minorHAnsi"/>
                <w:noProof/>
                <w:webHidden/>
              </w:rPr>
              <w:fldChar w:fldCharType="end"/>
            </w:r>
          </w:hyperlink>
        </w:p>
        <w:p w14:paraId="16C55B82" w14:textId="2C72332C"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7247A7A5" w14:textId="77777777" w:rsidR="00827699" w:rsidRPr="001D5898" w:rsidRDefault="00827699" w:rsidP="00FC08DF">
      <w:pPr>
        <w:spacing w:before="240" w:after="120"/>
        <w:rPr>
          <w:rFonts w:cstheme="minorHAnsi"/>
          <w:lang w:val="en-US"/>
        </w:rPr>
      </w:pPr>
    </w:p>
    <w:p w14:paraId="3B1E22CB" w14:textId="77777777" w:rsidR="00827699" w:rsidRPr="001D5898" w:rsidRDefault="00827699" w:rsidP="00FC08DF">
      <w:pPr>
        <w:spacing w:after="120"/>
        <w:rPr>
          <w:rFonts w:cstheme="minorHAnsi"/>
          <w:lang w:val="en-US"/>
        </w:rPr>
      </w:pPr>
      <w:r w:rsidRPr="001D5898">
        <w:rPr>
          <w:rFonts w:cstheme="minorHAnsi"/>
          <w:lang w:val="en-US"/>
        </w:rPr>
        <w:br w:type="page"/>
      </w:r>
    </w:p>
    <w:p w14:paraId="0C418368" w14:textId="52EC9E19" w:rsidR="00827699" w:rsidRPr="001D5898" w:rsidRDefault="00C574B9"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Abstract</w:t>
      </w:r>
    </w:p>
    <w:p w14:paraId="5A7A1805" w14:textId="18F86A16" w:rsidR="00330362" w:rsidRPr="001D5898" w:rsidRDefault="00330362" w:rsidP="00FC08DF">
      <w:pPr>
        <w:spacing w:after="120"/>
        <w:rPr>
          <w:rFonts w:cstheme="minorHAnsi"/>
        </w:rPr>
      </w:pPr>
    </w:p>
    <w:p w14:paraId="0D0A818C" w14:textId="67188A22" w:rsidR="00330362" w:rsidRPr="001D5898" w:rsidRDefault="00330362" w:rsidP="00FC08DF">
      <w:pPr>
        <w:spacing w:after="120"/>
        <w:rPr>
          <w:rFonts w:cstheme="minorHAnsi"/>
        </w:rPr>
      </w:pPr>
    </w:p>
    <w:p w14:paraId="337835FC" w14:textId="77777777" w:rsidR="00330362" w:rsidRPr="001D5898" w:rsidRDefault="00330362" w:rsidP="00FC08DF">
      <w:pPr>
        <w:spacing w:after="120"/>
        <w:rPr>
          <w:rFonts w:cstheme="minorHAnsi"/>
        </w:rPr>
      </w:pPr>
    </w:p>
    <w:p w14:paraId="370B9AF6" w14:textId="49714564"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Introduction</w:t>
      </w:r>
    </w:p>
    <w:p w14:paraId="0653ABA5" w14:textId="25BBD326" w:rsidR="00330362" w:rsidRPr="001D5898" w:rsidRDefault="00330362" w:rsidP="00FC08DF">
      <w:pPr>
        <w:spacing w:after="120"/>
        <w:rPr>
          <w:rFonts w:cstheme="minorHAnsi"/>
        </w:rPr>
      </w:pPr>
      <w:r w:rsidRPr="001D5898">
        <w:rPr>
          <w:rFonts w:cstheme="minorHAnsi"/>
        </w:rPr>
        <w:t>Breast cancer is a common cancer accounting for 1 in every 4 cancer diagnoses.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xml:space="preserve">). Early diagnosis can lead to a dramatic increase in long term survival rates from 56% to more than 86%. It has been reported that shown that cancer that has not spread beyond the breast to the lymph nodes has a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patient information, including the patient’s age and number of </w:t>
      </w:r>
      <w:proofErr w:type="spellStart"/>
      <w:r w:rsidRPr="001D5898">
        <w:rPr>
          <w:rFonts w:cstheme="minorHAnsi"/>
        </w:rPr>
        <w:t>auxillary</w:t>
      </w:r>
      <w:proofErr w:type="spellEnd"/>
      <w:r w:rsidRPr="001D5898">
        <w:rPr>
          <w:rFonts w:cstheme="minorHAnsi"/>
        </w:rPr>
        <w:t xml:space="preserve"> nodes detected, could be used to predict whether a patient survived longer than 5 years.</w:t>
      </w:r>
    </w:p>
    <w:p w14:paraId="31A02109" w14:textId="77777777" w:rsidR="00330362" w:rsidRPr="001D5898" w:rsidRDefault="00330362" w:rsidP="00FC08DF">
      <w:pPr>
        <w:spacing w:after="120"/>
        <w:rPr>
          <w:rFonts w:cstheme="minorHAnsi"/>
        </w:rPr>
      </w:pPr>
    </w:p>
    <w:p w14:paraId="5977ED1E" w14:textId="08752656"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Methodology</w:t>
      </w:r>
    </w:p>
    <w:p w14:paraId="114C67DE" w14:textId="40E33B18"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w:t>
      </w:r>
    </w:p>
    <w:p w14:paraId="7D188CED" w14:textId="1127DEF2"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The dataset contained data from a study conducted between 1958 and 1970 at the University of Chicago’s Billings Hospital</w:t>
      </w:r>
      <w:r w:rsidR="0076193B" w:rsidRPr="001D5898">
        <w:rPr>
          <w:rFonts w:cstheme="minorHAnsi"/>
        </w:rPr>
        <w:t xml:space="preserve"> on the survival of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w:t>
      </w:r>
      <w:proofErr w:type="spellStart"/>
      <w:r w:rsidR="0076193B" w:rsidRPr="001D5898">
        <w:rPr>
          <w:rFonts w:cstheme="minorHAnsi"/>
        </w:rPr>
        <w:t>auxillary</w:t>
      </w:r>
      <w:proofErr w:type="spellEnd"/>
      <w:r w:rsidR="0076193B" w:rsidRPr="001D5898">
        <w:rPr>
          <w:rFonts w:cstheme="minorHAnsi"/>
        </w:rPr>
        <w:t xml:space="preserve"> nodes detected and the patient survival status (designated </w:t>
      </w:r>
      <w:r w:rsidR="00471168" w:rsidRPr="001D5898">
        <w:rPr>
          <w:rFonts w:cstheme="minorHAnsi"/>
        </w:rPr>
        <w:t>with a value of</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for 5 years or lon</w:t>
      </w:r>
      <w:r w:rsidR="00471168" w:rsidRPr="001D5898">
        <w:rPr>
          <w:rFonts w:cstheme="minorHAnsi"/>
        </w:rPr>
        <w:t>g</w:t>
      </w:r>
      <w:r w:rsidR="0076193B" w:rsidRPr="001D5898">
        <w:rPr>
          <w:rFonts w:cstheme="minorHAnsi"/>
        </w:rPr>
        <w:t>er or 2 for patients who died within 5 years)</w:t>
      </w:r>
      <w:r w:rsidR="0038639C" w:rsidRPr="001D5898">
        <w:rPr>
          <w:rFonts w:cstheme="minorHAnsi"/>
        </w:rPr>
        <w:t xml:space="preserve"> (Table 1)</w:t>
      </w:r>
      <w:r w:rsidR="0076193B" w:rsidRPr="001D5898">
        <w:rPr>
          <w:rFonts w:cstheme="minorHAnsi"/>
        </w:rPr>
        <w:t xml:space="preserve">. </w:t>
      </w:r>
    </w:p>
    <w:p w14:paraId="0E04E080" w14:textId="0B8BA9A4" w:rsidR="00362E83" w:rsidRPr="001D5898" w:rsidRDefault="00362E8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Analysis</w:t>
      </w:r>
    </w:p>
    <w:p w14:paraId="6AB69F47" w14:textId="4EA01252"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Visualization</w:t>
      </w:r>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09295955"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achine Learning</w:t>
      </w:r>
    </w:p>
    <w:p w14:paraId="1254B792" w14:textId="02301536" w:rsidR="00330362" w:rsidRPr="001D5898" w:rsidRDefault="003A3132" w:rsidP="00FC08DF">
      <w:pPr>
        <w:pStyle w:val="Heading3"/>
        <w:spacing w:after="120"/>
        <w:rPr>
          <w:rFonts w:asciiTheme="minorHAnsi" w:hAnsiTheme="minorHAnsi" w:cstheme="minorHAnsi"/>
          <w:sz w:val="22"/>
          <w:szCs w:val="22"/>
        </w:rPr>
      </w:pPr>
      <w:r w:rsidRPr="001D5898">
        <w:rPr>
          <w:rFonts w:asciiTheme="minorHAnsi" w:hAnsiTheme="minorHAnsi" w:cstheme="minorHAnsi"/>
          <w:i/>
          <w:sz w:val="22"/>
          <w:szCs w:val="22"/>
        </w:rPr>
        <w:t>k</w:t>
      </w:r>
      <w:r w:rsidR="00330362" w:rsidRPr="001D5898">
        <w:rPr>
          <w:rFonts w:asciiTheme="minorHAnsi" w:hAnsiTheme="minorHAnsi" w:cstheme="minorHAnsi"/>
          <w:sz w:val="22"/>
          <w:szCs w:val="22"/>
        </w:rPr>
        <w:t xml:space="preserve">-Nearest </w:t>
      </w:r>
      <w:proofErr w:type="spellStart"/>
      <w:r w:rsidR="00330362" w:rsidRPr="001D5898">
        <w:rPr>
          <w:rFonts w:asciiTheme="minorHAnsi" w:hAnsiTheme="minorHAnsi" w:cstheme="minorHAnsi"/>
          <w:sz w:val="22"/>
          <w:szCs w:val="22"/>
        </w:rPr>
        <w:t>Neighbors</w:t>
      </w:r>
      <w:proofErr w:type="spellEnd"/>
    </w:p>
    <w:p w14:paraId="4E033BCB" w14:textId="7490F50B"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 of its </w:t>
      </w:r>
      <w:r w:rsidRPr="001D5898">
        <w:rPr>
          <w:rFonts w:cstheme="minorHAnsi"/>
          <w:i/>
        </w:rPr>
        <w:t>k</w:t>
      </w:r>
      <w:r w:rsidRPr="001D5898">
        <w:rPr>
          <w:rFonts w:cstheme="minorHAnsi"/>
        </w:rPr>
        <w:t xml:space="preserve">-nearest </w:t>
      </w:r>
      <w:proofErr w:type="spellStart"/>
      <w:r w:rsidRPr="001D5898">
        <w:rPr>
          <w:rFonts w:cstheme="minorHAnsi"/>
        </w:rPr>
        <w:t>neighbors</w:t>
      </w:r>
      <w:proofErr w:type="spellEnd"/>
      <w:r w:rsidRPr="001D5898">
        <w:rPr>
          <w:rFonts w:cstheme="minorHAnsi"/>
        </w:rPr>
        <w:t xml:space="preserve">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dataset</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8F4AFB" w:rsidRPr="001D5898">
        <w:rPr>
          <w:rFonts w:cstheme="minorHAnsi"/>
        </w:rPr>
        <w:t xml:space="preserve">, to achieve the best balance between the bias and variance of the model, </w:t>
      </w:r>
      <w:r w:rsidR="00B73160" w:rsidRPr="001D5898">
        <w:rPr>
          <w:rFonts w:cstheme="minorHAnsi"/>
        </w:rPr>
        <w:t>using 5-fold cross validation</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FC08DF"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13726994" w:rsidR="00F946C7" w:rsidRPr="001D5898" w:rsidRDefault="00F946C7" w:rsidP="00FC08DF">
      <w:pPr>
        <w:spacing w:after="120"/>
        <w:rPr>
          <w:rFonts w:cstheme="minorHAnsi"/>
        </w:rPr>
      </w:pPr>
      <w:r w:rsidRPr="001D5898">
        <w:rPr>
          <w:rFonts w:cstheme="minorHAnsi"/>
        </w:rPr>
        <w:t xml:space="preserve">W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2D972BF6" w14:textId="010ACC30" w:rsidR="007177E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52C5A8B4" w14:textId="77777777" w:rsidR="00661DDE" w:rsidRPr="001D5898" w:rsidRDefault="00661DDE" w:rsidP="00FC08DF">
      <w:pPr>
        <w:spacing w:after="120"/>
        <w:rPr>
          <w:rFonts w:cstheme="minorHAnsi"/>
        </w:rPr>
      </w:pPr>
    </w:p>
    <w:p w14:paraId="424EF597" w14:textId="77777777" w:rsidR="00F100AC" w:rsidRPr="001D5898" w:rsidRDefault="00636A16" w:rsidP="00FC08DF">
      <w:pPr>
        <w:spacing w:after="120"/>
        <w:rPr>
          <w:rFonts w:cstheme="minorHAnsi"/>
        </w:rPr>
      </w:pPr>
      <w:r w:rsidRPr="001D5898">
        <w:rPr>
          <w:rFonts w:cstheme="minorHAnsi"/>
        </w:rPr>
        <w:t xml:space="preserve">The process was then applied successively applied to other 4 segments. The computed errors were then averaged to yield a measure of performance of the model. These steps were then repeated for various parameter values and the value achieving the lowest error (or highest classification accuracy) was then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579A32CB" w14:textId="689492B5" w:rsidR="00F100AC" w:rsidRPr="001D5898" w:rsidRDefault="00F100AC"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ata Scaling</w:t>
      </w:r>
      <w:r w:rsidR="008F0B4F" w:rsidRPr="001D5898">
        <w:rPr>
          <w:rFonts w:asciiTheme="minorHAnsi" w:hAnsiTheme="minorHAnsi" w:cstheme="minorHAnsi"/>
          <w:sz w:val="22"/>
          <w:szCs w:val="22"/>
        </w:rPr>
        <w:t xml:space="preserve"> for </w:t>
      </w:r>
      <w:proofErr w:type="spellStart"/>
      <w:r w:rsidR="008F0B4F" w:rsidRPr="001D5898">
        <w:rPr>
          <w:rFonts w:asciiTheme="minorHAnsi" w:hAnsiTheme="minorHAnsi" w:cstheme="minorHAnsi"/>
          <w:i/>
          <w:sz w:val="22"/>
          <w:szCs w:val="22"/>
        </w:rPr>
        <w:t>k</w:t>
      </w:r>
      <w:r w:rsidR="008F0B4F" w:rsidRPr="001D5898">
        <w:rPr>
          <w:rFonts w:asciiTheme="minorHAnsi" w:hAnsiTheme="minorHAnsi" w:cstheme="minorHAnsi"/>
          <w:sz w:val="22"/>
          <w:szCs w:val="22"/>
        </w:rPr>
        <w:t>NN</w:t>
      </w:r>
      <w:proofErr w:type="spellEnd"/>
      <w:r w:rsidR="008F0B4F" w:rsidRPr="001D5898">
        <w:rPr>
          <w:rFonts w:asciiTheme="minorHAnsi" w:hAnsiTheme="minorHAnsi" w:cstheme="minorHAnsi"/>
          <w:sz w:val="22"/>
          <w:szCs w:val="22"/>
        </w:rPr>
        <w:t xml:space="preserve"> classifier</w:t>
      </w:r>
    </w:p>
    <w:p w14:paraId="7F16C994" w14:textId="4B65103F" w:rsidR="00DE7D98" w:rsidRPr="001D5898" w:rsidRDefault="00CB0E6E"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was also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differences in the measurement scale 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 xml:space="preserve">applying th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8F2886" w:rsidRPr="001D5898">
        <w:rPr>
          <w:rFonts w:cstheme="minorHAnsi"/>
        </w:rPr>
        <w:t>.</w:t>
      </w:r>
      <w:r w:rsidR="00663D82" w:rsidRPr="001D5898">
        <w:rPr>
          <w:rFonts w:cstheme="minorHAnsi"/>
        </w:rPr>
        <w:t xml:space="preserve"> 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5791424F" w:rsidR="00E6390D" w:rsidRPr="001D5898" w:rsidRDefault="00543280" w:rsidP="00FC08DF">
      <w:pPr>
        <w:spacing w:after="120"/>
        <w:rPr>
          <w:rFonts w:eastAsiaTheme="minorEastAsia" w:cstheme="minorHAnsi"/>
        </w:rPr>
      </w:pPr>
      <w:r w:rsidRPr="001D5898">
        <w:rPr>
          <w:rFonts w:cstheme="minorHAnsi"/>
        </w:rPr>
        <w:t>W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23560AD1" w:rsidR="00AF3D65" w:rsidRPr="001D5898" w:rsidRDefault="000B4CB5"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N</m:t>
        </m:r>
      </m:oMath>
      <w:r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hile 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395D1FA1"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proofErr w:type="spellStart"/>
      <w:r w:rsidR="004E0A0E" w:rsidRPr="001D5898">
        <w:rPr>
          <w:rFonts w:cstheme="minorHAnsi"/>
        </w:rPr>
        <w:t>know</w:t>
      </w:r>
      <w:proofErr w:type="spellEnd"/>
      <w:r w:rsidR="004E0A0E" w:rsidRPr="001D5898">
        <w:rPr>
          <w:rFonts w:cstheme="minorHAnsi"/>
        </w:rPr>
        <w:t xml:space="preserve"> as Min-Max scaling) by applying the following formula:</w:t>
      </w:r>
    </w:p>
    <w:p w14:paraId="449333A9" w14:textId="254DA7D7" w:rsidR="004E0A0E" w:rsidRPr="001D5898" w:rsidRDefault="00FC08DF"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2F2C9E4D" w14:textId="750571BE" w:rsidR="00074395" w:rsidRPr="001D5898" w:rsidRDefault="00074395"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 xml:space="preserve">original valu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is the </w:t>
      </w:r>
      <w:r w:rsidR="004F31C4" w:rsidRPr="001D5898">
        <w:rPr>
          <w:rFonts w:eastAsiaTheme="minorEastAsia" w:cstheme="minorHAnsi"/>
        </w:rPr>
        <w:t>minimum value of the feature</w:t>
      </w:r>
      <w:r w:rsidR="00CC7D68" w:rsidRPr="001D5898">
        <w:rPr>
          <w:rFonts w:eastAsiaTheme="minorEastAsia" w:cstheme="minorHAnsi"/>
        </w:rPr>
        <w:t xml:space="preserve"> 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is the maximum value of the feature</w:t>
      </w:r>
      <w:r w:rsidR="00CC7D68" w:rsidRPr="001D5898">
        <w:rPr>
          <w:rFonts w:eastAsiaTheme="minorEastAsia" w:cstheme="minorHAnsi"/>
        </w:rPr>
        <w:t>.</w:t>
      </w:r>
    </w:p>
    <w:p w14:paraId="145E2D58" w14:textId="6942D0A4" w:rsidR="00330362" w:rsidRPr="001D5898" w:rsidRDefault="00330362"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ecision Trees</w:t>
      </w:r>
    </w:p>
    <w:p w14:paraId="434B1B04" w14:textId="47E817CC" w:rsidR="005F0B73" w:rsidRPr="001D5898" w:rsidRDefault="006B0ED6" w:rsidP="00FC08DF">
      <w:pPr>
        <w:spacing w:after="120"/>
        <w:rPr>
          <w:rFonts w:cstheme="minorHAnsi"/>
        </w:rPr>
      </w:pPr>
      <w:r w:rsidRPr="001D5898">
        <w:rPr>
          <w:rFonts w:cstheme="minorHAnsi"/>
        </w:rPr>
        <w:t xml:space="preserve">The decision tree was built by partitioning instances into local </w:t>
      </w:r>
      <w:r w:rsidR="00B667AF" w:rsidRPr="001D5898">
        <w:rPr>
          <w:rFonts w:cstheme="minorHAnsi"/>
        </w:rPr>
        <w:t>subsets using recursive splits. ……….</w:t>
      </w:r>
    </w:p>
    <w:p w14:paraId="01A834B6" w14:textId="46FDA954" w:rsidR="005F0B73" w:rsidRPr="001D5898" w:rsidRDefault="005F0B7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odel Evaluation</w:t>
      </w:r>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58756546" w:rsidR="002F1578" w:rsidRPr="001D5898" w:rsidRDefault="0001282D" w:rsidP="00FC08DF">
      <w:pPr>
        <w:spacing w:after="120"/>
        <w:rPr>
          <w:rFonts w:eastAsiaTheme="minorEastAsia" w:cstheme="minorHAnsi"/>
        </w:rPr>
      </w:pPr>
      <m:oMathPara>
        <m:oMath>
          <m:r>
            <w:rPr>
              <w:rFonts w:ascii="Cambria Math" w:hAnsi="Cambria Math" w:cstheme="minorHAnsi"/>
            </w:rPr>
            <m:t xml:space="preserve">misclassification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8834D69" w:rsidR="002934DE" w:rsidRPr="001D5898" w:rsidRDefault="002934DE" w:rsidP="00FC08DF">
      <w:pPr>
        <w:spacing w:after="120"/>
        <w:rPr>
          <w:rFonts w:eastAsiaTheme="minorEastAsia" w:cstheme="minorHAnsi"/>
        </w:rPr>
      </w:pPr>
      <w:r w:rsidRPr="001D5898">
        <w:rPr>
          <w:rFonts w:cstheme="minorHAnsi"/>
        </w:rPr>
        <w:t xml:space="preserve">W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s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s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798411E" w:rsidR="00B85E50" w:rsidRPr="001D5898" w:rsidRDefault="00B85E50"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Pr="001D5898">
        <w:rPr>
          <w:rFonts w:eastAsiaTheme="minorEastAsia" w:cstheme="minorHAnsi"/>
        </w:rPr>
        <w:t xml:space="preserve"> i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can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i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1706D6E8" w14:textId="6A7D87B0" w:rsidR="00840143" w:rsidRPr="001D5898" w:rsidRDefault="00552FE9" w:rsidP="00FC08DF">
      <w:pPr>
        <w:spacing w:after="120"/>
        <w:rPr>
          <w:rFonts w:eastAsiaTheme="minorEastAsia" w:cstheme="minorHAnsi"/>
        </w:rPr>
      </w:pPr>
      <w:r w:rsidRPr="001D5898">
        <w:rPr>
          <w:rFonts w:eastAsiaTheme="minorEastAsia" w:cstheme="minorHAnsi"/>
        </w:rPr>
        <w:t>T</w:t>
      </w:r>
      <w:r w:rsidR="005A2324" w:rsidRPr="001D5898">
        <w:rPr>
          <w:rFonts w:eastAsiaTheme="minorEastAsia" w:cstheme="minorHAnsi"/>
        </w:rPr>
        <w:t>he Area Under Curve (AUC) metric was u</w:t>
      </w:r>
      <w:r w:rsidR="008E4443" w:rsidRPr="001D5898">
        <w:rPr>
          <w:rFonts w:eastAsiaTheme="minorEastAsia" w:cstheme="minorHAnsi"/>
        </w:rPr>
        <w:t xml:space="preserve">tilized to compare the performance of the </w:t>
      </w:r>
      <w:proofErr w:type="spellStart"/>
      <w:r w:rsidR="008E4443" w:rsidRPr="001D5898">
        <w:rPr>
          <w:rFonts w:eastAsiaTheme="minorEastAsia" w:cstheme="minorHAnsi"/>
          <w:i/>
        </w:rPr>
        <w:t>k</w:t>
      </w:r>
      <w:r w:rsidR="008E4443" w:rsidRPr="001D5898">
        <w:rPr>
          <w:rFonts w:eastAsiaTheme="minorEastAsia" w:cstheme="minorHAnsi"/>
        </w:rPr>
        <w:t>NN</w:t>
      </w:r>
      <w:proofErr w:type="spellEnd"/>
      <w:r w:rsidR="008E4443" w:rsidRPr="001D5898">
        <w:rPr>
          <w:rFonts w:eastAsiaTheme="minorEastAsia" w:cstheme="minorHAnsi"/>
        </w:rPr>
        <w:t xml:space="preserve"> and Decision Tree classifiers</w:t>
      </w:r>
      <w:r w:rsidR="001134CD" w:rsidRPr="001D5898">
        <w:rPr>
          <w:rFonts w:eastAsiaTheme="minorEastAsia" w:cstheme="minorHAnsi"/>
        </w:rPr>
        <w:t xml:space="preserve">. </w:t>
      </w:r>
      <w:r w:rsidR="007B4942" w:rsidRPr="001D5898">
        <w:rPr>
          <w:rFonts w:eastAsiaTheme="minorEastAsia" w:cstheme="minorHAnsi"/>
        </w:rPr>
        <w:t xml:space="preserve">AUC is the area under the </w:t>
      </w:r>
      <w:r w:rsidR="00521ABA" w:rsidRPr="001D5898">
        <w:rPr>
          <w:rFonts w:eastAsiaTheme="minorEastAsia" w:cstheme="minorHAnsi"/>
        </w:rPr>
        <w:t>ROC (</w:t>
      </w:r>
      <w:r w:rsidR="00B2535B" w:rsidRPr="001D5898">
        <w:rPr>
          <w:rFonts w:eastAsiaTheme="minorEastAsia" w:cstheme="minorHAnsi"/>
        </w:rPr>
        <w:t>Receiver Operator Characteristic)</w:t>
      </w:r>
      <w:r w:rsidR="007B4942" w:rsidRPr="001D5898">
        <w:rPr>
          <w:rFonts w:eastAsiaTheme="minorEastAsia" w:cstheme="minorHAnsi"/>
        </w:rPr>
        <w:t xml:space="preserve"> </w:t>
      </w:r>
      <w:r w:rsidR="00B24C85" w:rsidRPr="001D5898">
        <w:rPr>
          <w:rFonts w:eastAsiaTheme="minorEastAsia" w:cstheme="minorHAnsi"/>
        </w:rPr>
        <w:t>curve, which is a plot</w:t>
      </w:r>
      <w:r w:rsidR="007B4942" w:rsidRPr="001D5898">
        <w:rPr>
          <w:rFonts w:eastAsiaTheme="minorEastAsia" w:cstheme="minorHAnsi"/>
        </w:rPr>
        <w:t xml:space="preserve"> of </w:t>
      </w:r>
      <w:r w:rsidR="0076261B" w:rsidRPr="001D5898">
        <w:rPr>
          <w:rFonts w:eastAsiaTheme="minorEastAsia" w:cstheme="minorHAnsi"/>
        </w:rPr>
        <w:t>False Positive Rate</w:t>
      </w:r>
      <w:r w:rsidR="00C30946" w:rsidRPr="001D5898">
        <w:rPr>
          <w:rFonts w:eastAsiaTheme="minorEastAsia" w:cstheme="minorHAnsi"/>
        </w:rPr>
        <w:t xml:space="preserve"> (FPR)</w:t>
      </w:r>
      <w:r w:rsidR="0076261B" w:rsidRPr="001D5898">
        <w:rPr>
          <w:rFonts w:eastAsiaTheme="minorEastAsia" w:cstheme="minorHAnsi"/>
        </w:rPr>
        <w:t xml:space="preserve"> versus True Positive Rate</w:t>
      </w:r>
      <w:r w:rsidR="00C30946" w:rsidRPr="001D5898">
        <w:rPr>
          <w:rFonts w:eastAsiaTheme="minorEastAsia" w:cstheme="minorHAnsi"/>
        </w:rPr>
        <w:t xml:space="preserve"> (TPR)</w:t>
      </w:r>
      <w:r w:rsidR="00947EC5" w:rsidRPr="001D5898">
        <w:rPr>
          <w:rFonts w:eastAsiaTheme="minorEastAsia" w:cstheme="minorHAnsi"/>
        </w:rPr>
        <w:t>.</w:t>
      </w:r>
      <w:r w:rsidR="00FC540F" w:rsidRPr="001D5898">
        <w:rPr>
          <w:rFonts w:eastAsiaTheme="minorEastAsia" w:cstheme="minorHAnsi"/>
        </w:rPr>
        <w:t xml:space="preserve"> Where the </w:t>
      </w:r>
      <w:r w:rsidR="00C30946" w:rsidRPr="001D5898">
        <w:rPr>
          <w:rFonts w:eastAsiaTheme="minorEastAsia" w:cstheme="minorHAnsi"/>
        </w:rPr>
        <w:t>TPR</w:t>
      </w:r>
      <w:r w:rsidR="00FB5A84" w:rsidRPr="001D5898">
        <w:rPr>
          <w:rFonts w:eastAsiaTheme="minorEastAsia" w:cstheme="minorHAnsi"/>
        </w:rPr>
        <w:t xml:space="preserve"> is identical to the Recall term outlined above and </w:t>
      </w:r>
      <w:r w:rsidR="00C30946" w:rsidRPr="001D5898">
        <w:rPr>
          <w:rFonts w:eastAsiaTheme="minorEastAsia" w:cstheme="minorHAnsi"/>
        </w:rPr>
        <w:t>the FPR</w:t>
      </w:r>
      <w:r w:rsidR="00FB5A84" w:rsidRPr="001D5898">
        <w:rPr>
          <w:rFonts w:eastAsiaTheme="minorEastAsia" w:cstheme="minorHAnsi"/>
        </w:rPr>
        <w:t xml:space="preserve"> is:</w:t>
      </w:r>
    </w:p>
    <w:p w14:paraId="7AABDC1E" w14:textId="40C264B0" w:rsidR="00330362" w:rsidRPr="001D5898" w:rsidRDefault="00FB5A84" w:rsidP="00FC08DF">
      <w:pPr>
        <w:spacing w:after="120"/>
        <w:rPr>
          <w:rFonts w:eastAsiaTheme="minorEastAsia" w:cstheme="minorHAnsi"/>
        </w:rPr>
      </w:pPr>
      <m:oMathPara>
        <m:oMath>
          <m:r>
            <w:rPr>
              <w:rFonts w:ascii="Cambria Math" w:eastAsiaTheme="minorEastAsia" w:hAnsi="Cambria Math" w:cstheme="minorHAnsi"/>
            </w:rPr>
            <m:t>False Positive Rate (FPR)=</m:t>
          </m:r>
          <m:f>
            <m:fPr>
              <m:ctrlPr>
                <w:rPr>
                  <w:rFonts w:ascii="Cambria Math" w:eastAsiaTheme="minorEastAsia" w:hAnsi="Cambria Math" w:cstheme="minorHAnsi"/>
                  <w:i/>
                </w:rPr>
              </m:ctrlPr>
            </m:fPr>
            <m:num>
              <m:r>
                <w:rPr>
                  <w:rFonts w:ascii="Cambria Math" w:eastAsiaTheme="minorEastAsia" w:hAnsi="Cambria Math" w:cstheme="minorHAnsi"/>
                </w:rPr>
                <m:t>FP</m:t>
              </m:r>
            </m:num>
            <m:den>
              <m:d>
                <m:dPr>
                  <m:ctrlPr>
                    <w:rPr>
                      <w:rFonts w:ascii="Cambria Math" w:eastAsiaTheme="minorEastAsia" w:hAnsi="Cambria Math" w:cstheme="minorHAnsi"/>
                      <w:i/>
                    </w:rPr>
                  </m:ctrlPr>
                </m:dPr>
                <m:e>
                  <m:r>
                    <w:rPr>
                      <w:rFonts w:ascii="Cambria Math" w:eastAsiaTheme="minorEastAsia" w:hAnsi="Cambria Math" w:cstheme="minorHAnsi"/>
                    </w:rPr>
                    <m:t>FN+TP</m:t>
                  </m:r>
                </m:e>
              </m:d>
            </m:den>
          </m:f>
        </m:oMath>
      </m:oMathPara>
    </w:p>
    <w:p w14:paraId="5EB0210E" w14:textId="468B90B0"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sults</w:t>
      </w:r>
    </w:p>
    <w:p w14:paraId="733A9A55" w14:textId="32001CA1" w:rsidR="005B67E7" w:rsidRPr="001D5898" w:rsidRDefault="005B67E7"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 xml:space="preserve">Data </w:t>
      </w:r>
      <w:r w:rsidR="005267EF" w:rsidRPr="001D5898">
        <w:rPr>
          <w:rFonts w:asciiTheme="minorHAnsi" w:hAnsiTheme="minorHAnsi" w:cstheme="minorHAnsi"/>
          <w:sz w:val="22"/>
          <w:szCs w:val="22"/>
        </w:rPr>
        <w:t>Pre-processing</w:t>
      </w:r>
    </w:p>
    <w:p w14:paraId="4BF54F91" w14:textId="0BB82214" w:rsidR="005267EF" w:rsidRPr="001D5898" w:rsidRDefault="005267EF"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Statistical Analysis</w:t>
      </w:r>
    </w:p>
    <w:p w14:paraId="4DD442C5" w14:textId="60B129A0" w:rsidR="006572D6" w:rsidRDefault="00D52900" w:rsidP="00FC08DF">
      <w:pPr>
        <w:spacing w:after="120"/>
        <w:rPr>
          <w:rFonts w:cstheme="minorHAnsi"/>
        </w:rPr>
      </w:pPr>
      <w:r w:rsidRPr="001D5898">
        <w:rPr>
          <w:rFonts w:cstheme="minorHAnsi"/>
        </w:rPr>
        <w:t xml:space="preserve">Data collected </w:t>
      </w:r>
      <w:r w:rsidR="005E0142" w:rsidRPr="001D5898">
        <w:rPr>
          <w:rFonts w:cstheme="minorHAnsi"/>
        </w:rPr>
        <w:t xml:space="preserve">for the Haberman Survival Studie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for</w:t>
      </w:r>
      <w:r w:rsidRPr="001D5898">
        <w:rPr>
          <w:rFonts w:cstheme="minorHAnsi"/>
        </w:rPr>
        <w:t xml:space="preserve"> 306 breast cancer patients</w:t>
      </w:r>
      <w:r w:rsidR="00E623BA" w:rsidRPr="001D5898">
        <w:rPr>
          <w:rFonts w:cstheme="minorHAnsi"/>
        </w:rPr>
        <w:t xml:space="preserve"> was used to analysis several classification models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 xml:space="preserve">positive </w:t>
      </w:r>
      <w:proofErr w:type="spellStart"/>
      <w:r w:rsidR="006572D6" w:rsidRPr="001D5898">
        <w:rPr>
          <w:rFonts w:cstheme="minorHAnsi"/>
        </w:rPr>
        <w:t>auxillary</w:t>
      </w:r>
      <w:proofErr w:type="spellEnd"/>
      <w:r w:rsidR="006572D6" w:rsidRPr="001D5898">
        <w:rPr>
          <w:rFonts w:cstheme="minorHAnsi"/>
        </w:rPr>
        <w:t xml:space="preserve"> nodes detected and survival status (Table 1). </w:t>
      </w:r>
    </w:p>
    <w:p w14:paraId="0796D691" w14:textId="77777777" w:rsidR="001D5898" w:rsidRPr="001D5898" w:rsidRDefault="001D5898" w:rsidP="00FC08DF">
      <w:pPr>
        <w:spacing w:after="120"/>
        <w:rPr>
          <w:rFonts w:cstheme="minorHAnsi"/>
        </w:rPr>
      </w:pP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4FA757E1" w:rsidR="000803A6" w:rsidRDefault="002B2844" w:rsidP="00FC08DF">
      <w:pPr>
        <w:spacing w:before="240" w:after="120"/>
        <w:rPr>
          <w:rFonts w:cstheme="minorHAnsi"/>
        </w:rPr>
      </w:pPr>
      <w:r w:rsidRPr="001D5898">
        <w:rPr>
          <w:rFonts w:cstheme="minorHAnsi"/>
        </w:rPr>
        <w:t>We initially examined the data distribution of each feature (Fig</w:t>
      </w:r>
      <w:r w:rsidR="001D5898" w:rsidRPr="001D5898">
        <w:rPr>
          <w:rFonts w:cstheme="minorHAnsi"/>
        </w:rPr>
        <w:t>s</w:t>
      </w:r>
      <w:r w:rsidRPr="001D5898">
        <w:rPr>
          <w:rFonts w:cstheme="minorHAnsi"/>
        </w:rPr>
        <w:t xml:space="preserve">. 1 and 2). The distribution of patient ages was normally distributed with a mean of 52.46 and standard deviation of 10.80 (Fig. 1A). The youngest patient was 30 years old while the eldest was 83. </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3CCD75DE" w:rsidR="002B2844" w:rsidRPr="001D5898" w:rsidRDefault="002B2844" w:rsidP="00E72EE0">
      <w:pPr>
        <w:spacing w:after="240"/>
        <w:rPr>
          <w:rFonts w:cstheme="minorHAnsi"/>
        </w:rPr>
      </w:pPr>
      <w:r w:rsidRPr="001D5898">
        <w:rPr>
          <w:rFonts w:cstheme="minorHAnsi"/>
        </w:rPr>
        <w:t>Similar numbers of patients (between 25 and 30) aged between 45 and 55 were operated on between 1958 and 1969 (Fig</w:t>
      </w:r>
      <w:r w:rsidR="001D5898" w:rsidRPr="001D5898">
        <w:rPr>
          <w:rFonts w:cstheme="minorHAnsi"/>
        </w:rPr>
        <w:t>s</w:t>
      </w:r>
      <w:r w:rsidRPr="001D5898">
        <w:rPr>
          <w:rFonts w:cstheme="minorHAnsi"/>
        </w:rPr>
        <w:t xml:space="preserve">. 1B and 2A).  Interesting, in 1959 nearly twice the number of patients underwent an operation with a these being younger cancer patients (~ 40 years old) (Fig. 2A).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0AD56C7D"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A) Ages, (B) year of operation and (C) number of auxiliary nodes for patients in the breast cancer cohort. The data were plotted as a histogram (top) and boxplot (bottom)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28301E86" w:rsidR="002B2844" w:rsidRPr="001D5898"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 year of operation and umber of auxiliary nodes.</w:t>
      </w:r>
    </w:p>
    <w:p w14:paraId="4BE92B90" w14:textId="4A999A35" w:rsidR="001D5898" w:rsidRDefault="001D5898" w:rsidP="00FC08DF">
      <w:pPr>
        <w:spacing w:after="120"/>
        <w:rPr>
          <w:rFonts w:cstheme="minorHAnsi"/>
        </w:rPr>
      </w:pPr>
      <w:r w:rsidRPr="001D5898">
        <w:rPr>
          <w:rFonts w:cstheme="minorHAnsi"/>
        </w:rPr>
        <w:t xml:space="preserve">No auxiliary nodes were detected in </w:t>
      </w:r>
      <w:proofErr w:type="gramStart"/>
      <w:r w:rsidRPr="001D5898">
        <w:rPr>
          <w:rFonts w:cstheme="minorHAnsi"/>
        </w:rPr>
        <w:t>the majority of</w:t>
      </w:r>
      <w:proofErr w:type="gramEnd"/>
      <w:r w:rsidRPr="001D5898">
        <w:rPr>
          <w:rFonts w:cstheme="minorHAnsi"/>
        </w:rPr>
        <w:t xml:space="preserve"> cancer patients (Figs. 1C and 2B). The remaining patients displayed less than 25 nodes while several patients had 25 or more nodes (Figs. 1C and 2C). Interestingly, survival status did not appear to correlate with the number of auxiliary nodes detected. </w:t>
      </w:r>
      <w:r>
        <w:rPr>
          <w:rFonts w:cstheme="minorHAnsi"/>
        </w:rPr>
        <w:t>The range</w:t>
      </w:r>
      <w:r w:rsidRPr="001D5898">
        <w:rPr>
          <w:rFonts w:cstheme="minorHAnsi"/>
        </w:rPr>
        <w:t xml:space="preserve"> of auxiliary nodes detected </w:t>
      </w:r>
      <w:r>
        <w:rPr>
          <w:rFonts w:cstheme="minorHAnsi"/>
        </w:rPr>
        <w:t xml:space="preserve">was similar </w:t>
      </w:r>
      <w:r w:rsidRPr="001D5898">
        <w:rPr>
          <w:rFonts w:cstheme="minorHAnsi"/>
        </w:rPr>
        <w:t>for those surviving for 5 years or longer and individuals surviving for less than 5 years (Fig. 2D).</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01AA3F09" w:rsidR="001D5898" w:rsidRDefault="001D5898" w:rsidP="00FC08DF">
      <w:pPr>
        <w:spacing w:after="120"/>
        <w:rPr>
          <w:rFonts w:cstheme="minorHAnsi"/>
        </w:rPr>
      </w:pPr>
      <w:r w:rsidRPr="001D5898">
        <w:rPr>
          <w:rFonts w:cstheme="minorHAnsi"/>
          <w:b/>
          <w:i/>
        </w:rPr>
        <w:t>Fig. 3.</w:t>
      </w:r>
      <w:r w:rsidRPr="001D5898">
        <w:rPr>
          <w:rFonts w:cstheme="minorHAnsi"/>
        </w:rPr>
        <w:t xml:space="preserve"> Comparison of the distribution of (A) ages, (B) year of operation and (C) number of auxiliary nodes for breast cancer patients surviving for 5 years or longer (blue) or less than 5 years (orange). The data were plotted as a histogram overlaid with the corresponding density plot (solid line).</w:t>
      </w:r>
    </w:p>
    <w:p w14:paraId="4C65F2C3" w14:textId="1E718CC2" w:rsidR="002B2844" w:rsidRDefault="001D5898" w:rsidP="00FC08DF">
      <w:pPr>
        <w:spacing w:after="120"/>
        <w:rPr>
          <w:rFonts w:cstheme="minorHAnsi"/>
        </w:rPr>
      </w:pPr>
      <w:r>
        <w:rPr>
          <w:rFonts w:cstheme="minorHAnsi"/>
        </w:rPr>
        <w:t>The distribution of patient ages and those undergoing an operation each year, based on survival status, were similar (Fig. 3A</w:t>
      </w:r>
      <w:r w:rsidR="00E72EE0">
        <w:rPr>
          <w:rFonts w:cstheme="minorHAnsi"/>
        </w:rPr>
        <w:t>,</w:t>
      </w:r>
      <w:r>
        <w:rPr>
          <w:rFonts w:cstheme="minorHAnsi"/>
        </w:rPr>
        <w:t xml:space="preserve"> 3B</w:t>
      </w:r>
      <w:r w:rsidR="00E72EE0">
        <w:rPr>
          <w:rFonts w:cstheme="minorHAnsi"/>
        </w:rPr>
        <w:t xml:space="preserve"> and 4A</w:t>
      </w:r>
      <w:r>
        <w:rPr>
          <w:rFonts w:cstheme="minorHAnsi"/>
        </w:rPr>
        <w:t>) with comparable mean and standard deviation values (Tables 2 to 4). Comparison of the distribution of the number of auxiliary nodes detected based on survival status indicated that patients surviving for less than 5 years appeared to have more nodes compared to those surviving for longer (Fig. 3C</w:t>
      </w:r>
      <w:r w:rsidR="006659F9">
        <w:rPr>
          <w:rFonts w:cstheme="minorHAnsi"/>
        </w:rPr>
        <w:t>, 4C</w:t>
      </w:r>
      <w:r>
        <w:rPr>
          <w:rFonts w:cstheme="minorHAnsi"/>
        </w:rPr>
        <w:t xml:space="preserve"> and Tables 3 and 4).</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4001C5B9" w:rsidR="00E72EE0" w:rsidRPr="001D5898" w:rsidRDefault="00E72EE0" w:rsidP="00E72EE0">
      <w:pPr>
        <w:spacing w:after="120"/>
        <w:rPr>
          <w:rFonts w:cstheme="minorHAnsi"/>
        </w:rPr>
      </w:pPr>
      <w:r w:rsidRPr="001D5898">
        <w:rPr>
          <w:rFonts w:cstheme="minorHAnsi"/>
        </w:rPr>
        <w:t xml:space="preserve">Fig. </w:t>
      </w:r>
      <w:r>
        <w:rPr>
          <w:rFonts w:cstheme="minorHAnsi"/>
        </w:rPr>
        <w:t>4</w:t>
      </w:r>
      <w:r w:rsidRPr="001D5898">
        <w:rPr>
          <w:rFonts w:cstheme="minorHAnsi"/>
        </w:rPr>
        <w:t>. Comparison of survival status (blue - &lt; 5 years and orange - &gt; 5 years) for (A) patient age, (B) year of operation and (C) number of auxiliary nodes.</w:t>
      </w:r>
    </w:p>
    <w:p w14:paraId="02D761DC" w14:textId="77777777" w:rsidR="00E72EE0" w:rsidRPr="001D5898" w:rsidRDefault="00E72EE0" w:rsidP="00FC08DF">
      <w:pPr>
        <w:spacing w:after="120"/>
        <w:rPr>
          <w:rFonts w:cstheme="minorHAnsi"/>
        </w:rPr>
      </w:pPr>
    </w:p>
    <w:p w14:paraId="6EBFFA52" w14:textId="51F550A2"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the entire breast cancer </w:t>
      </w:r>
      <w:r w:rsidR="003A6E7C" w:rsidRPr="001D5898">
        <w:rPr>
          <w:rFonts w:cstheme="minorHAnsi"/>
        </w:rPr>
        <w:t>patients 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1ED955F1"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entir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6E00C07F"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0E21EC5" wp14:editId="5DC3433B">
            <wp:extent cx="3381375" cy="3216914"/>
            <wp:effectExtent l="0" t="0" r="0" b="2540"/>
            <wp:docPr id="12" name="Picture 1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_Scatter_Plo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3373" cy="3218815"/>
                    </a:xfrm>
                    <a:prstGeom prst="rect">
                      <a:avLst/>
                    </a:prstGeom>
                  </pic:spPr>
                </pic:pic>
              </a:graphicData>
            </a:graphic>
          </wp:inline>
        </w:drawing>
      </w:r>
    </w:p>
    <w:p w14:paraId="2DE5B875" w14:textId="77777777" w:rsidR="00E72EE0" w:rsidRPr="001D5898" w:rsidRDefault="00E72EE0" w:rsidP="00E72EE0">
      <w:pPr>
        <w:spacing w:after="120"/>
        <w:rPr>
          <w:rFonts w:cstheme="minorHAnsi"/>
        </w:rPr>
      </w:pPr>
      <w:r w:rsidRPr="001D5898">
        <w:rPr>
          <w:rFonts w:cstheme="minorHAnsi"/>
        </w:rPr>
        <w:t>Fig. 6. Scatter plot for patient age, year of operation and cube root transformed data for the number of auxiliary nodes.</w:t>
      </w:r>
    </w:p>
    <w:p w14:paraId="5134B496" w14:textId="77777777" w:rsidR="00E72EE0" w:rsidRPr="001D5898" w:rsidRDefault="00E72EE0" w:rsidP="00FC08DF">
      <w:pPr>
        <w:spacing w:after="120"/>
        <w:rPr>
          <w:rFonts w:cstheme="minorHAnsi"/>
        </w:rPr>
      </w:pPr>
    </w:p>
    <w:p w14:paraId="4FE6C210" w14:textId="77777777" w:rsidR="00E72EE0" w:rsidRDefault="00E72EE0" w:rsidP="00E72EE0">
      <w:pPr>
        <w:spacing w:before="240" w:after="120"/>
        <w:rPr>
          <w:rFonts w:cstheme="minorHAnsi"/>
        </w:rPr>
      </w:pPr>
      <w:r>
        <w:rPr>
          <w:rFonts w:cstheme="minorHAnsi"/>
        </w:rPr>
        <w:t xml:space="preserve">The target feature comprised cancer patients who had survived for 5 years or longer and those surviving for less than 5 years. The target data was slightly imbalanced with more </w:t>
      </w:r>
      <w:proofErr w:type="gramStart"/>
      <w:r>
        <w:rPr>
          <w:rFonts w:cstheme="minorHAnsi"/>
        </w:rPr>
        <w:t>long term</w:t>
      </w:r>
      <w:proofErr w:type="gramEnd"/>
      <w:r>
        <w:rPr>
          <w:rFonts w:cstheme="minorHAnsi"/>
        </w:rPr>
        <w:t xml:space="preserve"> survivors (73.5%) compared to those who had succumbed to the disease (26.5%) (Fig. 1).</w:t>
      </w:r>
    </w:p>
    <w:p w14:paraId="62AFAE30"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C6152B9" wp14:editId="6CAF64D6">
            <wp:extent cx="3400425" cy="2313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Pi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02967" cy="2315193"/>
                    </a:xfrm>
                    <a:prstGeom prst="rect">
                      <a:avLst/>
                    </a:prstGeom>
                  </pic:spPr>
                </pic:pic>
              </a:graphicData>
            </a:graphic>
          </wp:inline>
        </w:drawing>
      </w:r>
    </w:p>
    <w:p w14:paraId="08BA4121" w14:textId="77777777" w:rsidR="00E72EE0" w:rsidRPr="001D5898" w:rsidRDefault="00E72EE0" w:rsidP="00E72EE0">
      <w:pPr>
        <w:spacing w:after="120"/>
        <w:rPr>
          <w:rFonts w:cstheme="minorHAnsi"/>
        </w:rPr>
      </w:pPr>
      <w:r w:rsidRPr="00E72EE0">
        <w:rPr>
          <w:rFonts w:cstheme="minorHAnsi"/>
          <w:b/>
          <w:i/>
        </w:rPr>
        <w:t>Fig. 1.</w:t>
      </w:r>
      <w:r w:rsidRPr="001D5898">
        <w:rPr>
          <w:rFonts w:cstheme="minorHAnsi"/>
        </w:rPr>
        <w:t xml:space="preserve"> Pie chart illustrating the proportion of breast cancer patients surviving for 5 years or longer (blue) or less than 5 years (orange).</w:t>
      </w:r>
    </w:p>
    <w:p w14:paraId="48078372" w14:textId="77777777" w:rsidR="00E72EE0" w:rsidRDefault="00E72EE0" w:rsidP="00FC08DF">
      <w:pPr>
        <w:pStyle w:val="Heading3"/>
        <w:spacing w:after="120"/>
        <w:rPr>
          <w:rFonts w:asciiTheme="minorHAnsi" w:hAnsiTheme="minorHAnsi" w:cstheme="minorHAnsi"/>
          <w:sz w:val="22"/>
          <w:szCs w:val="22"/>
        </w:rPr>
      </w:pPr>
    </w:p>
    <w:p w14:paraId="3BE80A7A" w14:textId="7ED0BB69" w:rsidR="00E72EE0" w:rsidRDefault="00777CB3" w:rsidP="00FC08DF">
      <w:pPr>
        <w:pStyle w:val="Heading3"/>
        <w:spacing w:after="120"/>
        <w:rPr>
          <w:rFonts w:asciiTheme="minorHAnsi" w:hAnsiTheme="minorHAnsi" w:cstheme="minorHAnsi"/>
          <w:sz w:val="22"/>
          <w:szCs w:val="22"/>
        </w:rPr>
      </w:pPr>
      <w:r>
        <w:rPr>
          <w:rFonts w:asciiTheme="minorHAnsi" w:hAnsiTheme="minorHAnsi" w:cstheme="minorHAnsi"/>
          <w:sz w:val="22"/>
          <w:szCs w:val="22"/>
        </w:rPr>
        <w:t>Data processing</w:t>
      </w:r>
    </w:p>
    <w:p w14:paraId="4F179C41" w14:textId="634A7E9C" w:rsidR="004A6E2C" w:rsidRDefault="00AF3984"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transformation</w:t>
      </w:r>
    </w:p>
    <w:p w14:paraId="73B5E213" w14:textId="40F7EDD1" w:rsidR="00AF3984" w:rsidRPr="00777CB3" w:rsidRDefault="00FC08DF" w:rsidP="00FC08DF">
      <w:pPr>
        <w:spacing w:after="120"/>
      </w:pPr>
      <w:r>
        <w:t xml:space="preserve">The histogram plotting the distribution of auxiliary nodes was highly right skewed due to the presence of a number </w:t>
      </w:r>
      <w:r w:rsidR="00705102">
        <w:t>high value</w:t>
      </w:r>
      <w:r>
        <w:t xml:space="preserve"> outliers</w:t>
      </w:r>
      <w:r w:rsidR="00506292">
        <w:t xml:space="preserve"> (Fig. 1C)</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potentially have a significant detrimental effect upon its performance. To try to minimize the effect of outliers the data was transformed with </w:t>
      </w:r>
      <w:proofErr w:type="gramStart"/>
      <w:r w:rsidR="00506292">
        <w:t>a number of</w:t>
      </w:r>
      <w:proofErr w:type="gramEnd"/>
      <w:r w:rsidR="00506292">
        <w:t xml:space="preserve"> different transformation functions (i.e. log</w:t>
      </w:r>
      <w:r w:rsidR="00506292" w:rsidRPr="00506292">
        <w:rPr>
          <w:vertAlign w:val="subscript"/>
        </w:rPr>
        <w:t>10</w:t>
      </w:r>
      <w:r w:rsidR="00506292">
        <w:t>, log</w:t>
      </w:r>
      <w:r w:rsidR="00506292" w:rsidRPr="00506292">
        <w:rPr>
          <w:vertAlign w:val="subscript"/>
        </w:rPr>
        <w:t>2</w:t>
      </w:r>
      <w:r w:rsidR="00506292">
        <w:t>, square root, cubed root) to try to obtain a more normal distribution.  The best results were obtained by applying a cubed root function</w:t>
      </w:r>
      <w:r w:rsidR="000803A6">
        <w:t xml:space="preserve"> to the dataset</w:t>
      </w:r>
      <w:r w:rsidR="00506292">
        <w:t xml:space="preserve"> </w:t>
      </w:r>
      <w:r w:rsidR="00CA3CD6">
        <w:t>which resulted in</w:t>
      </w:r>
      <w:r w:rsidR="000803A6">
        <w:t xml:space="preserve"> a</w:t>
      </w:r>
      <w:r w:rsidR="00CA3CD6">
        <w:t>n</w:t>
      </w:r>
      <w:r w:rsidR="000803A6">
        <w:t xml:space="preserve"> improvement in the overall distribution and shape of the plotted data (Fig. 3).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326C2C02" w:rsidR="00A70935" w:rsidRDefault="00C378F0" w:rsidP="00FC08DF">
      <w:pPr>
        <w:spacing w:after="120"/>
        <w:rPr>
          <w:rFonts w:cstheme="minorHAnsi"/>
        </w:rPr>
      </w:pPr>
      <w:r w:rsidRPr="001D5898">
        <w:rPr>
          <w:rFonts w:cstheme="minorHAnsi"/>
        </w:rPr>
        <w:t>Fig. 3.</w:t>
      </w:r>
      <w:r w:rsidR="004D7456" w:rsidRPr="001D5898">
        <w:rPr>
          <w:rFonts w:cstheme="minorHAnsi"/>
        </w:rPr>
        <w:t xml:space="preserve"> Cubed root trans</w:t>
      </w:r>
      <w:r w:rsidR="009C3E23" w:rsidRPr="001D5898">
        <w:rPr>
          <w:rFonts w:cstheme="minorHAnsi"/>
        </w:rPr>
        <w:t>formation of the</w:t>
      </w:r>
      <w:r w:rsidR="00F87B8E" w:rsidRPr="001D5898">
        <w:rPr>
          <w:rFonts w:cstheme="minorHAnsi"/>
        </w:rPr>
        <w:t xml:space="preserve"> data for the</w:t>
      </w:r>
      <w:r w:rsidR="009C3E23" w:rsidRPr="001D5898">
        <w:rPr>
          <w:rFonts w:cstheme="minorHAnsi"/>
        </w:rPr>
        <w:t xml:space="preserve"> </w:t>
      </w:r>
      <w:r w:rsidR="00F87B8E" w:rsidRPr="001D5898">
        <w:rPr>
          <w:rFonts w:cstheme="minorHAnsi"/>
        </w:rPr>
        <w:t>n</w:t>
      </w:r>
      <w:r w:rsidR="009C3E23" w:rsidRPr="001D5898">
        <w:rPr>
          <w:rFonts w:cstheme="minorHAnsi"/>
        </w:rPr>
        <w:t xml:space="preserve">umber of </w:t>
      </w:r>
      <w:r w:rsidR="00F87B8E" w:rsidRPr="001D5898">
        <w:rPr>
          <w:rFonts w:cstheme="minorHAnsi"/>
        </w:rPr>
        <w:t>auxiliary feature</w:t>
      </w:r>
      <w:r w:rsidR="00606FBA" w:rsidRPr="001D5898">
        <w:rPr>
          <w:rFonts w:cstheme="minorHAnsi"/>
        </w:rPr>
        <w:t xml:space="preserve"> results in an improved distribution of the data.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auxiliary nodes </w:t>
      </w:r>
      <w:r w:rsidR="005A3F80" w:rsidRPr="001D5898">
        <w:rPr>
          <w:rFonts w:cstheme="minorHAnsi"/>
        </w:rPr>
        <w:t xml:space="preserve">(A) was </w:t>
      </w:r>
      <w:r w:rsidR="009F47CE" w:rsidRPr="001D5898">
        <w:rPr>
          <w:rFonts w:cstheme="minorHAnsi"/>
        </w:rPr>
        <w:t xml:space="preserve">processed with a cubed root function </w:t>
      </w:r>
      <w:r w:rsidR="00A2069A" w:rsidRPr="001D5898">
        <w:rPr>
          <w:rFonts w:cstheme="minorHAnsi"/>
        </w:rPr>
        <w:t>to obtain a better distribution of the data (B).</w:t>
      </w:r>
      <w:r w:rsidR="00AD042C" w:rsidRPr="001D5898">
        <w:rPr>
          <w:rFonts w:cstheme="minorHAnsi"/>
        </w:rPr>
        <w:t xml:space="preserve"> The histogram is show at top while </w:t>
      </w:r>
      <w:r w:rsidR="00D21A76" w:rsidRPr="001D5898">
        <w:rPr>
          <w:rFonts w:cstheme="minorHAnsi"/>
        </w:rPr>
        <w:t>the corresponding boxplot is on the bottom of the figure.</w:t>
      </w:r>
      <w:r w:rsidR="00FE083B" w:rsidRPr="001D5898">
        <w:rPr>
          <w:rFonts w:cstheme="minorHAnsi"/>
        </w:rPr>
        <w:t xml:space="preserve"> </w:t>
      </w:r>
      <w:r w:rsidR="005C65D1" w:rsidRPr="001D5898">
        <w:rPr>
          <w:rFonts w:cstheme="minorHAnsi"/>
        </w:rPr>
        <w:t>(C) and (D) show the histograms and density plots (solids lines) for breast cancer patients surviving for 5 years or longer (blue) or less than 5 years (orange).</w:t>
      </w:r>
    </w:p>
    <w:p w14:paraId="7AE118E6" w14:textId="14D161E7" w:rsidR="00777CB3" w:rsidRPr="00777CB3" w:rsidRDefault="00777CB3"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1C54FA81" w14:textId="3D2A54FF" w:rsidR="009837C1" w:rsidRPr="00777CB3" w:rsidRDefault="00777CB3" w:rsidP="00FC08DF">
      <w:pPr>
        <w:spacing w:after="120"/>
      </w:pPr>
      <w:r>
        <w:t>T</w:t>
      </w:r>
      <w:r>
        <w:t>o compensate for differences in the range of measurements used for each feature we applied several different functions to standardiz</w:t>
      </w:r>
      <w:r>
        <w:t>at</w:t>
      </w:r>
      <w:r>
        <w:t>ion and normalization the data (Fig</w:t>
      </w:r>
      <w:r>
        <w:t>s</w:t>
      </w:r>
      <w:r>
        <w:t>.</w:t>
      </w:r>
      <w:r>
        <w:t xml:space="preserve"> 8)</w:t>
      </w:r>
      <w:r>
        <w:t>.</w:t>
      </w:r>
      <w:r>
        <w:t xml:space="preserve"> This ensured the data being compared had similar ranges while having negligible effect upon the overall distribution of the data (Figs. 9 and 10).</w:t>
      </w:r>
    </w:p>
    <w:p w14:paraId="7074C9C1" w14:textId="78C3FC24" w:rsidR="001F680D" w:rsidRPr="00777CB3" w:rsidRDefault="009837C1"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3C932F4B" w:rsidR="00712CEA" w:rsidRPr="001D5898" w:rsidRDefault="00712CEA" w:rsidP="00FC08DF">
      <w:pPr>
        <w:spacing w:after="120"/>
        <w:rPr>
          <w:rFonts w:cstheme="minorHAnsi"/>
        </w:rPr>
      </w:pPr>
      <w:r w:rsidRPr="001D5898">
        <w:rPr>
          <w:rFonts w:cstheme="minorHAnsi"/>
        </w:rPr>
        <w:t xml:space="preserve">Fig. </w:t>
      </w:r>
      <w:r w:rsidR="00312DED" w:rsidRPr="001D5898">
        <w:rPr>
          <w:rFonts w:cstheme="minorHAnsi"/>
        </w:rPr>
        <w:t>8</w:t>
      </w:r>
      <w:r w:rsidRPr="001D5898">
        <w:rPr>
          <w:rFonts w:cstheme="minorHAns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A) year of operation and (B)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72CF9E23" w:rsidR="003D6950" w:rsidRPr="001D5898" w:rsidRDefault="003D6950" w:rsidP="00FC08DF">
      <w:pPr>
        <w:spacing w:after="120"/>
        <w:rPr>
          <w:rFonts w:cstheme="minorHAnsi"/>
        </w:rPr>
      </w:pPr>
      <w:r w:rsidRPr="001D5898">
        <w:rPr>
          <w:rFonts w:cstheme="minorHAnsi"/>
        </w:rPr>
        <w:t xml:space="preserve">Fig. </w:t>
      </w:r>
      <w:r w:rsidR="008C2765" w:rsidRPr="001D5898">
        <w:rPr>
          <w:rFonts w:cstheme="minorHAnsi"/>
        </w:rPr>
        <w:t>9</w:t>
      </w:r>
      <w:r w:rsidRPr="001D5898">
        <w:rPr>
          <w:rFonts w:cstheme="minorHAnsi"/>
        </w:rPr>
        <w:t>.</w:t>
      </w:r>
      <w:r w:rsidR="008C2765" w:rsidRPr="001D5898">
        <w:rPr>
          <w:rFonts w:cstheme="minorHAnsi"/>
        </w:rPr>
        <w:t xml:space="preserve"> </w:t>
      </w:r>
      <w:r w:rsidR="00DC0DB7" w:rsidRPr="001D5898">
        <w:rPr>
          <w:rFonts w:cstheme="minorHAnsi"/>
        </w:rPr>
        <w:t>Comparison of (A) standardiz</w:t>
      </w:r>
      <w:r w:rsidR="006649C9" w:rsidRPr="001D5898">
        <w:rPr>
          <w:rFonts w:cstheme="minorHAnsi"/>
        </w:rPr>
        <w:t>ed</w:t>
      </w:r>
      <w:r w:rsidR="00DC0DB7" w:rsidRPr="001D5898">
        <w:rPr>
          <w:rFonts w:cstheme="minorHAnsi"/>
        </w:rPr>
        <w:t xml:space="preserve"> and </w:t>
      </w:r>
      <w:r w:rsidR="006649C9" w:rsidRPr="001D5898">
        <w:rPr>
          <w:rFonts w:cstheme="minorHAnsi"/>
        </w:rPr>
        <w:t>(B)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6A9DF8FE">
            <wp:extent cx="5731510" cy="1920875"/>
            <wp:effectExtent l="0" t="0" r="2540" b="317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1920875"/>
                    </a:xfrm>
                    <a:prstGeom prst="rect">
                      <a:avLst/>
                    </a:prstGeom>
                  </pic:spPr>
                </pic:pic>
              </a:graphicData>
            </a:graphic>
          </wp:inline>
        </w:drawing>
      </w:r>
    </w:p>
    <w:p w14:paraId="6497500E" w14:textId="6302D81E" w:rsidR="00C058A6" w:rsidRPr="001D5898" w:rsidRDefault="00C058A6" w:rsidP="00FC08DF">
      <w:pPr>
        <w:spacing w:after="120"/>
        <w:rPr>
          <w:rFonts w:cstheme="minorHAnsi"/>
        </w:rPr>
      </w:pPr>
      <w:r w:rsidRPr="001D5898">
        <w:rPr>
          <w:rFonts w:cstheme="minorHAnsi"/>
        </w:rPr>
        <w:t>Fig. 1</w:t>
      </w:r>
      <w:r w:rsidR="00777CB3">
        <w:rPr>
          <w:rFonts w:cstheme="minorHAnsi"/>
        </w:rPr>
        <w:t>0</w:t>
      </w:r>
      <w:r w:rsidRPr="001D5898">
        <w:rPr>
          <w:rFonts w:cstheme="minorHAns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A)</w:t>
      </w:r>
      <w:r w:rsidR="00EC7BB3">
        <w:rPr>
          <w:rFonts w:cstheme="minorHAnsi"/>
        </w:rPr>
        <w:t xml:space="preserve"> original, (B)</w:t>
      </w:r>
      <w:r w:rsidR="0017761C" w:rsidRPr="001D5898">
        <w:rPr>
          <w:rFonts w:cstheme="minorHAnsi"/>
        </w:rPr>
        <w:t xml:space="preserve"> standardized and (</w:t>
      </w:r>
      <w:r w:rsidR="00EC7BB3">
        <w:rPr>
          <w:rFonts w:cstheme="minorHAnsi"/>
        </w:rPr>
        <w:t>C</w:t>
      </w:r>
      <w:r w:rsidR="0017761C" w:rsidRPr="001D5898">
        <w:rPr>
          <w:rFonts w:cstheme="minorHAnsi"/>
        </w:rPr>
        <w:t>) normalized breast cancer data.</w:t>
      </w:r>
    </w:p>
    <w:p w14:paraId="66B48186" w14:textId="3B814763" w:rsidR="00C058A6" w:rsidRPr="001D5898" w:rsidRDefault="00C058A6" w:rsidP="00FC08DF">
      <w:pPr>
        <w:spacing w:after="120"/>
        <w:rPr>
          <w:rFonts w:cstheme="minorHAnsi"/>
        </w:rPr>
      </w:pPr>
    </w:p>
    <w:p w14:paraId="0D230C6C" w14:textId="4EEB189B" w:rsidR="006105A9" w:rsidRPr="006105A9" w:rsidRDefault="00076F83" w:rsidP="006105A9">
      <w:pPr>
        <w:pStyle w:val="Heading1"/>
        <w:spacing w:after="240"/>
      </w:pPr>
      <w:r w:rsidRPr="006105A9">
        <w:t>Prediction Modelling</w:t>
      </w:r>
    </w:p>
    <w:p w14:paraId="44357779" w14:textId="42C6D037" w:rsidR="0020249C" w:rsidRDefault="0020249C" w:rsidP="006105A9">
      <w:pPr>
        <w:pStyle w:val="Heading2"/>
        <w:spacing w:after="240"/>
      </w:pPr>
      <w:r w:rsidRPr="001D5898">
        <w:rPr>
          <w:i/>
        </w:rPr>
        <w:t>k</w:t>
      </w:r>
      <w:r w:rsidRPr="001D5898">
        <w:t xml:space="preserve">-Nearest </w:t>
      </w:r>
      <w:proofErr w:type="spellStart"/>
      <w:r w:rsidRPr="001D5898">
        <w:t>Neighbor</w:t>
      </w:r>
      <w:proofErr w:type="spellEnd"/>
      <w:r w:rsidRPr="001D5898">
        <w:t xml:space="preserve"> (</w:t>
      </w:r>
      <w:proofErr w:type="spellStart"/>
      <w:r w:rsidRPr="001D5898">
        <w:rPr>
          <w:i/>
        </w:rPr>
        <w:t>k</w:t>
      </w:r>
      <w:r w:rsidRPr="001D5898">
        <w:t>NN</w:t>
      </w:r>
      <w:proofErr w:type="spellEnd"/>
      <w:r w:rsidRPr="001D5898">
        <w:t>) Classifie</w:t>
      </w:r>
      <w:r w:rsidR="006105A9">
        <w:t>r</w:t>
      </w:r>
    </w:p>
    <w:p w14:paraId="00663F5D" w14:textId="2F5D09F9" w:rsidR="00777CB3" w:rsidRDefault="006105A9" w:rsidP="006105A9">
      <w:pPr>
        <w:pStyle w:val="Heading3"/>
        <w:spacing w:after="240"/>
      </w:pPr>
      <w:proofErr w:type="gramStart"/>
      <w:r>
        <w:t>Grid  Search</w:t>
      </w:r>
      <w:proofErr w:type="gramEnd"/>
      <w:r>
        <w:t xml:space="preserve"> for Optimizing Hyperparameters</w:t>
      </w:r>
    </w:p>
    <w:p w14:paraId="18621B2D" w14:textId="211DB5BE" w:rsidR="00DD7C6F" w:rsidRDefault="006105A9" w:rsidP="006105A9">
      <w:r>
        <w:t xml:space="preserve">Parameters influencing the performance of the </w:t>
      </w:r>
      <w:proofErr w:type="spellStart"/>
      <w:r w:rsidRPr="00284C06">
        <w:rPr>
          <w:i/>
        </w:rPr>
        <w:t>k</w:t>
      </w:r>
      <w:r>
        <w:t>NN</w:t>
      </w:r>
      <w:proofErr w:type="spellEnd"/>
      <w:r>
        <w:t xml:space="preserve"> classifier were searched simultaneously via a grid search using the </w:t>
      </w:r>
      <w:proofErr w:type="spellStart"/>
      <w:r>
        <w:t>GridSearchCV</w:t>
      </w:r>
      <w:proofErr w:type="spellEnd"/>
      <w:r>
        <w:t xml:space="preserve"> algorithm provided in the python package </w:t>
      </w:r>
      <w:proofErr w:type="spellStart"/>
      <w:r>
        <w:t>sklearn</w:t>
      </w:r>
      <w:proofErr w:type="spellEnd"/>
      <w:r>
        <w:t xml:space="preserve"> </w:t>
      </w:r>
      <w:r>
        <w:fldChar w:fldCharType="begin"/>
      </w:r>
      <w: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fldChar w:fldCharType="separate"/>
      </w:r>
      <w:r>
        <w:rPr>
          <w:noProof/>
        </w:rPr>
        <w:t>(Boschetti  and Massaron, 2015)</w:t>
      </w:r>
      <w:r>
        <w:fldChar w:fldCharType="end"/>
      </w:r>
      <w:r>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performance was estimated using the last one (the test partition). The five estimates of performance were then averaged to provide the cross-validation performance for the model.</w:t>
      </w:r>
    </w:p>
    <w:p w14:paraId="54C7EE67" w14:textId="3448C629" w:rsidR="00284C06" w:rsidRDefault="00284C06" w:rsidP="006105A9">
      <w:r>
        <w:t xml:space="preserve">The </w:t>
      </w:r>
      <w:proofErr w:type="spellStart"/>
      <w:r w:rsidRPr="00284C06">
        <w:rPr>
          <w:i/>
        </w:rPr>
        <w:t>k</w:t>
      </w:r>
      <w:r>
        <w:t>NN</w:t>
      </w:r>
      <w:proofErr w:type="spellEnd"/>
      <w:r>
        <w:t xml:space="preserve"> algorithm is a non-parametric statistical model based on combinations of the various descriptive features (i.e. patient age, year of operation and number of auxiliary nodes). Model performance was measured by the ability of model to predict class target labels (survival for 5 years or longer versus less than 5 years) pre-defined in the test portion of the dataset. </w:t>
      </w:r>
    </w:p>
    <w:p w14:paraId="66E6D01C" w14:textId="00F5FCF1" w:rsidR="00284C06" w:rsidRDefault="00284C06" w:rsidP="006105A9">
      <w:r>
        <w:t xml:space="preserve">For each combination of the descriptive features using </w:t>
      </w:r>
      <w:r w:rsidR="00F3492A">
        <w:t xml:space="preserve">either </w:t>
      </w:r>
      <w:r>
        <w:t xml:space="preserve">the Euclidean </w:t>
      </w:r>
      <w:r w:rsidR="00F3492A">
        <w:t xml:space="preserve">or Manhattan </w:t>
      </w:r>
      <w:r>
        <w:t xml:space="preserve">distance </w:t>
      </w:r>
      <w:r w:rsidR="00F3492A">
        <w:t xml:space="preserve">to measure the distance between nearest neighbours did not </w:t>
      </w:r>
      <w:proofErr w:type="gramStart"/>
      <w:r w:rsidR="00F3492A">
        <w:t xml:space="preserve">have an </w:t>
      </w:r>
      <w:r w:rsidR="000356F0">
        <w:t>e</w:t>
      </w:r>
      <w:r w:rsidR="00F3492A">
        <w:t>ffect upon</w:t>
      </w:r>
      <w:proofErr w:type="gramEnd"/>
      <w:r w:rsidR="00F3492A">
        <w:t xml:space="preserve"> the performance of the model (</w:t>
      </w:r>
      <w:r w:rsidR="0042736D">
        <w:t xml:space="preserve">Appendix </w:t>
      </w:r>
      <w:r w:rsidR="00F3492A">
        <w:t xml:space="preserve">Tables </w:t>
      </w:r>
      <w:r w:rsidR="0042736D">
        <w:t>1-4</w:t>
      </w:r>
      <w:r w:rsidR="00F3492A">
        <w:t xml:space="preserve">). Model performance was optimal for a k (nearest neighbours) value of 2 (accuracy of 83.41%). </w:t>
      </w:r>
    </w:p>
    <w:p w14:paraId="21773CCD" w14:textId="2001E790" w:rsidR="00F3492A"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 However, this is not the best measure to determine model performance for these studies. Since we were primarily interested in identifying individuals with a low rate of survival rather than individuals with a high chance of long term survival. To gain a more detailed understanding of how the model performed when predicting breast cancer patients with a high risk of succumbing to the disease within 5 years, we examined the confusion matrix for the model while varying each hyperparameter in turn. </w:t>
      </w:r>
      <w:r w:rsidR="001C2600">
        <w:t>We also determined various performance scores (precision, recall, F1-score and overall model score) to gain further insight into how the model performed for the prediction of these high-risk patients.</w:t>
      </w:r>
    </w:p>
    <w:p w14:paraId="041D3677" w14:textId="613EF217" w:rsidR="00D161A3" w:rsidRDefault="00D161A3" w:rsidP="006105A9">
      <w:r>
        <w:t xml:space="preserve">We tested the performance </w:t>
      </w:r>
      <w:proofErr w:type="spellStart"/>
      <w:r w:rsidRPr="0042736D">
        <w:rPr>
          <w:i/>
        </w:rPr>
        <w:t>k</w:t>
      </w:r>
      <w:r>
        <w:t>NN</w:t>
      </w:r>
      <w:proofErr w:type="spellEnd"/>
      <w:r>
        <w:t xml:space="preserve"> model against the original ‘un-processed’, cube root transformed, no</w:t>
      </w:r>
      <w:r w:rsidR="0042736D">
        <w:t>r</w:t>
      </w:r>
      <w:bookmarkStart w:id="1" w:name="_GoBack"/>
      <w:bookmarkEnd w:id="1"/>
      <w:r>
        <w:t>malized and standardized datasets</w:t>
      </w:r>
      <w:r w:rsidR="00784735">
        <w:t xml:space="preserve"> (</w:t>
      </w:r>
      <w:r w:rsidR="0042736D">
        <w:t xml:space="preserve">Appendix </w:t>
      </w:r>
      <w:r w:rsidR="00784735">
        <w:t>Tables</w:t>
      </w:r>
      <w:r w:rsidR="0042736D">
        <w:t xml:space="preserve"> 5-16</w:t>
      </w:r>
      <w:r w:rsidR="00784735">
        <w:t>)</w:t>
      </w:r>
      <w:r>
        <w:t xml:space="preserve">. 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at predicting high risk breast cancer patients. </w:t>
      </w:r>
      <w:r w:rsidR="00784735">
        <w:t>In the best scenario the classifier could only predict 50% (8 out of 16) of the high</w:t>
      </w:r>
      <w:r w:rsidR="0042736D">
        <w:t>-</w:t>
      </w:r>
      <w:r w:rsidR="00784735">
        <w:t>risk patients (</w:t>
      </w:r>
      <w:r w:rsidR="0042736D">
        <w:t xml:space="preserve">Table </w:t>
      </w:r>
      <w:proofErr w:type="gramStart"/>
      <w:r w:rsidR="0042736D">
        <w:t xml:space="preserve">  )</w:t>
      </w:r>
      <w:proofErr w:type="gramEnd"/>
      <w:r w:rsidR="0042736D">
        <w:t>.</w:t>
      </w:r>
    </w:p>
    <w:p w14:paraId="7B00AEB2" w14:textId="21BF120D" w:rsidR="00784735" w:rsidRDefault="003F6DB9" w:rsidP="006105A9">
      <w:r>
        <w:t xml:space="preserve">Table    Best combinations according to </w:t>
      </w:r>
      <w:r w:rsidR="0042736D">
        <w:t>model performance for the prediction of high-risk breast cancer patients.</w:t>
      </w:r>
    </w:p>
    <w:tbl>
      <w:tblPr>
        <w:tblStyle w:val="TableGrid"/>
        <w:tblW w:w="0" w:type="auto"/>
        <w:tblLook w:val="04A0" w:firstRow="1" w:lastRow="0" w:firstColumn="1" w:lastColumn="0" w:noHBand="0" w:noVBand="1"/>
      </w:tblPr>
      <w:tblGrid>
        <w:gridCol w:w="1389"/>
        <w:gridCol w:w="1050"/>
        <w:gridCol w:w="1050"/>
        <w:gridCol w:w="1184"/>
        <w:gridCol w:w="1070"/>
        <w:gridCol w:w="1051"/>
        <w:gridCol w:w="1091"/>
        <w:gridCol w:w="1131"/>
      </w:tblGrid>
      <w:tr w:rsidR="003F6DB9" w14:paraId="386944A3" w14:textId="603D8085" w:rsidTr="003F6DB9">
        <w:tc>
          <w:tcPr>
            <w:tcW w:w="1179" w:type="dxa"/>
          </w:tcPr>
          <w:p w14:paraId="46B530C9" w14:textId="3F26722F" w:rsidR="003F6DB9" w:rsidRDefault="003F6DB9" w:rsidP="006105A9">
            <w:r>
              <w:t>Dataset</w:t>
            </w:r>
          </w:p>
        </w:tc>
        <w:tc>
          <w:tcPr>
            <w:tcW w:w="1119" w:type="dxa"/>
          </w:tcPr>
          <w:p w14:paraId="301D6078" w14:textId="38A97AC6" w:rsidR="003F6DB9" w:rsidRDefault="003F6DB9" w:rsidP="006105A9">
            <w:r>
              <w:t>K value</w:t>
            </w:r>
          </w:p>
        </w:tc>
        <w:tc>
          <w:tcPr>
            <w:tcW w:w="1119" w:type="dxa"/>
          </w:tcPr>
          <w:p w14:paraId="720AA013" w14:textId="6EF37C0E" w:rsidR="003F6DB9" w:rsidRDefault="003F6DB9" w:rsidP="006105A9">
            <w:r>
              <w:t>P value</w:t>
            </w:r>
          </w:p>
        </w:tc>
        <w:tc>
          <w:tcPr>
            <w:tcW w:w="1214" w:type="dxa"/>
          </w:tcPr>
          <w:p w14:paraId="1CABF9DB" w14:textId="4C3AA4D7" w:rsidR="003F6DB9" w:rsidRDefault="003F6DB9" w:rsidP="006105A9">
            <w:r>
              <w:t>Precision</w:t>
            </w:r>
          </w:p>
        </w:tc>
        <w:tc>
          <w:tcPr>
            <w:tcW w:w="1133" w:type="dxa"/>
          </w:tcPr>
          <w:p w14:paraId="0C9D1144" w14:textId="372A20B9" w:rsidR="003F6DB9" w:rsidRDefault="003F6DB9" w:rsidP="006105A9">
            <w:r>
              <w:t>Recall</w:t>
            </w:r>
          </w:p>
        </w:tc>
        <w:tc>
          <w:tcPr>
            <w:tcW w:w="1120" w:type="dxa"/>
          </w:tcPr>
          <w:p w14:paraId="00AC14DB" w14:textId="776230B1" w:rsidR="003F6DB9" w:rsidRDefault="003F6DB9" w:rsidP="006105A9">
            <w:r>
              <w:t>F1-score</w:t>
            </w:r>
          </w:p>
        </w:tc>
        <w:tc>
          <w:tcPr>
            <w:tcW w:w="1148" w:type="dxa"/>
          </w:tcPr>
          <w:p w14:paraId="64A8BD0B" w14:textId="5ABF07F9" w:rsidR="003F6DB9" w:rsidRDefault="003F6DB9" w:rsidP="006105A9">
            <w:r>
              <w:t>Model score (SCV)</w:t>
            </w:r>
          </w:p>
        </w:tc>
        <w:tc>
          <w:tcPr>
            <w:tcW w:w="984" w:type="dxa"/>
          </w:tcPr>
          <w:p w14:paraId="4DA133DF" w14:textId="77777777" w:rsidR="003F6DB9" w:rsidRDefault="003F6DB9" w:rsidP="006105A9">
            <w:r>
              <w:t>Prediction of high risk patients</w:t>
            </w:r>
          </w:p>
          <w:p w14:paraId="3278598A" w14:textId="47D4C7DD" w:rsidR="003F6DB9" w:rsidRDefault="003F6DB9" w:rsidP="006105A9">
            <w:r>
              <w:t>(%)</w:t>
            </w:r>
          </w:p>
        </w:tc>
      </w:tr>
      <w:tr w:rsidR="003F6DB9" w14:paraId="6D53B371" w14:textId="4E0FDA33" w:rsidTr="003F6DB9">
        <w:tc>
          <w:tcPr>
            <w:tcW w:w="1179" w:type="dxa"/>
          </w:tcPr>
          <w:p w14:paraId="397AE6E6" w14:textId="725B6B30" w:rsidR="003F6DB9" w:rsidRDefault="003F6DB9" w:rsidP="006105A9">
            <w:r>
              <w:t>Cube root transformed</w:t>
            </w:r>
          </w:p>
        </w:tc>
        <w:tc>
          <w:tcPr>
            <w:tcW w:w="1119" w:type="dxa"/>
          </w:tcPr>
          <w:p w14:paraId="3AF8DC8C" w14:textId="382C0D45" w:rsidR="003F6DB9" w:rsidRDefault="003F6DB9" w:rsidP="006105A9">
            <w:r>
              <w:t>3</w:t>
            </w:r>
          </w:p>
        </w:tc>
        <w:tc>
          <w:tcPr>
            <w:tcW w:w="1119" w:type="dxa"/>
          </w:tcPr>
          <w:p w14:paraId="7831BC46" w14:textId="34B7D44D" w:rsidR="003F6DB9" w:rsidRDefault="003F6DB9" w:rsidP="006105A9">
            <w:r>
              <w:t>2</w:t>
            </w:r>
          </w:p>
        </w:tc>
        <w:tc>
          <w:tcPr>
            <w:tcW w:w="1214" w:type="dxa"/>
          </w:tcPr>
          <w:p w14:paraId="2710CC55" w14:textId="691841A1" w:rsidR="003F6DB9" w:rsidRDefault="003F6DB9" w:rsidP="006105A9">
            <w:r>
              <w:t>0.44</w:t>
            </w:r>
          </w:p>
        </w:tc>
        <w:tc>
          <w:tcPr>
            <w:tcW w:w="1133" w:type="dxa"/>
          </w:tcPr>
          <w:p w14:paraId="4A7B98F1" w14:textId="73454BB2" w:rsidR="003F6DB9" w:rsidRDefault="003F6DB9" w:rsidP="006105A9">
            <w:r>
              <w:t>0.50</w:t>
            </w:r>
          </w:p>
        </w:tc>
        <w:tc>
          <w:tcPr>
            <w:tcW w:w="1120" w:type="dxa"/>
          </w:tcPr>
          <w:p w14:paraId="02A73B02" w14:textId="6A8F33EF" w:rsidR="003F6DB9" w:rsidRDefault="003F6DB9" w:rsidP="006105A9">
            <w:r>
              <w:t>0.47</w:t>
            </w:r>
          </w:p>
        </w:tc>
        <w:tc>
          <w:tcPr>
            <w:tcW w:w="1148" w:type="dxa"/>
          </w:tcPr>
          <w:p w14:paraId="648F6CF4" w14:textId="4A47D53E" w:rsidR="003F6DB9" w:rsidRDefault="003F6DB9" w:rsidP="006105A9">
            <w:r>
              <w:t>0.611</w:t>
            </w:r>
          </w:p>
        </w:tc>
        <w:tc>
          <w:tcPr>
            <w:tcW w:w="984" w:type="dxa"/>
          </w:tcPr>
          <w:p w14:paraId="5132B2EA" w14:textId="003BCF06" w:rsidR="003F6DB9" w:rsidRDefault="003F6DB9" w:rsidP="006105A9">
            <w:r>
              <w:t>50</w:t>
            </w:r>
          </w:p>
        </w:tc>
      </w:tr>
      <w:tr w:rsidR="003F6DB9" w14:paraId="7A9E6A81" w14:textId="2106936D" w:rsidTr="003F6DB9">
        <w:tc>
          <w:tcPr>
            <w:tcW w:w="1179" w:type="dxa"/>
          </w:tcPr>
          <w:p w14:paraId="3F17EEFC" w14:textId="01098849" w:rsidR="003F6DB9" w:rsidRDefault="003F6DB9" w:rsidP="006105A9">
            <w:r>
              <w:t>Cube root transformed</w:t>
            </w:r>
          </w:p>
        </w:tc>
        <w:tc>
          <w:tcPr>
            <w:tcW w:w="1119" w:type="dxa"/>
          </w:tcPr>
          <w:p w14:paraId="143819FC" w14:textId="0D05DB39" w:rsidR="003F6DB9" w:rsidRDefault="003F6DB9" w:rsidP="006105A9">
            <w:r>
              <w:t>4</w:t>
            </w:r>
          </w:p>
        </w:tc>
        <w:tc>
          <w:tcPr>
            <w:tcW w:w="1119" w:type="dxa"/>
          </w:tcPr>
          <w:p w14:paraId="47498342" w14:textId="0B586977" w:rsidR="003F6DB9" w:rsidRDefault="003F6DB9" w:rsidP="006105A9">
            <w:r>
              <w:t>2</w:t>
            </w:r>
          </w:p>
        </w:tc>
        <w:tc>
          <w:tcPr>
            <w:tcW w:w="1214" w:type="dxa"/>
          </w:tcPr>
          <w:p w14:paraId="6A3D42FB" w14:textId="00233CD1" w:rsidR="003F6DB9" w:rsidRDefault="003F6DB9" w:rsidP="006105A9">
            <w:r>
              <w:t>0.55</w:t>
            </w:r>
          </w:p>
        </w:tc>
        <w:tc>
          <w:tcPr>
            <w:tcW w:w="1133" w:type="dxa"/>
          </w:tcPr>
          <w:p w14:paraId="4B3F8660" w14:textId="78A27816" w:rsidR="003F6DB9" w:rsidRDefault="003F6DB9" w:rsidP="006105A9">
            <w:r>
              <w:t>0.50</w:t>
            </w:r>
          </w:p>
        </w:tc>
        <w:tc>
          <w:tcPr>
            <w:tcW w:w="1120" w:type="dxa"/>
          </w:tcPr>
          <w:p w14:paraId="5F12FFFE" w14:textId="166B1D0C" w:rsidR="003F6DB9" w:rsidRDefault="003F6DB9" w:rsidP="006105A9">
            <w:r>
              <w:t>0.50</w:t>
            </w:r>
          </w:p>
        </w:tc>
        <w:tc>
          <w:tcPr>
            <w:tcW w:w="1148" w:type="dxa"/>
          </w:tcPr>
          <w:p w14:paraId="76F39B6C" w14:textId="1AECDB39" w:rsidR="003F6DB9" w:rsidRDefault="003F6DB9" w:rsidP="006105A9">
            <w:r>
              <w:t>0.618</w:t>
            </w:r>
          </w:p>
        </w:tc>
        <w:tc>
          <w:tcPr>
            <w:tcW w:w="984" w:type="dxa"/>
          </w:tcPr>
          <w:p w14:paraId="14527CF7" w14:textId="3DE54010" w:rsidR="003F6DB9" w:rsidRDefault="003F6DB9" w:rsidP="006105A9">
            <w:r>
              <w:t>50</w:t>
            </w:r>
          </w:p>
        </w:tc>
      </w:tr>
      <w:tr w:rsidR="003F6DB9" w14:paraId="3E8C6788" w14:textId="77777777" w:rsidTr="003F6DB9">
        <w:tc>
          <w:tcPr>
            <w:tcW w:w="1179" w:type="dxa"/>
          </w:tcPr>
          <w:p w14:paraId="353C27D1" w14:textId="3F514588" w:rsidR="003F6DB9" w:rsidRDefault="003F6DB9" w:rsidP="006105A9">
            <w:r>
              <w:t>Normalized</w:t>
            </w:r>
          </w:p>
        </w:tc>
        <w:tc>
          <w:tcPr>
            <w:tcW w:w="1119" w:type="dxa"/>
          </w:tcPr>
          <w:p w14:paraId="5FD05890" w14:textId="2BE53997" w:rsidR="003F6DB9" w:rsidRDefault="003F6DB9" w:rsidP="006105A9">
            <w:r>
              <w:t>1</w:t>
            </w:r>
          </w:p>
        </w:tc>
        <w:tc>
          <w:tcPr>
            <w:tcW w:w="1119" w:type="dxa"/>
          </w:tcPr>
          <w:p w14:paraId="56E26BC5" w14:textId="13DF1EC4" w:rsidR="003F6DB9" w:rsidRDefault="003F6DB9" w:rsidP="006105A9">
            <w:r>
              <w:t>1</w:t>
            </w:r>
          </w:p>
        </w:tc>
        <w:tc>
          <w:tcPr>
            <w:tcW w:w="1214" w:type="dxa"/>
          </w:tcPr>
          <w:p w14:paraId="474D4E24" w14:textId="4AFF9B92" w:rsidR="003F6DB9" w:rsidRDefault="003F6DB9" w:rsidP="006105A9">
            <w:r>
              <w:t>0.40</w:t>
            </w:r>
          </w:p>
        </w:tc>
        <w:tc>
          <w:tcPr>
            <w:tcW w:w="1133" w:type="dxa"/>
          </w:tcPr>
          <w:p w14:paraId="7BBB924B" w14:textId="2D8C2F56" w:rsidR="003F6DB9" w:rsidRDefault="003F6DB9" w:rsidP="006105A9">
            <w:r>
              <w:t>0.50</w:t>
            </w:r>
          </w:p>
        </w:tc>
        <w:tc>
          <w:tcPr>
            <w:tcW w:w="1120" w:type="dxa"/>
          </w:tcPr>
          <w:p w14:paraId="65E83191" w14:textId="74EEEEE2" w:rsidR="003F6DB9" w:rsidRDefault="003F6DB9" w:rsidP="006105A9">
            <w:r>
              <w:t>0.44</w:t>
            </w:r>
          </w:p>
        </w:tc>
        <w:tc>
          <w:tcPr>
            <w:tcW w:w="1148" w:type="dxa"/>
          </w:tcPr>
          <w:p w14:paraId="17C27E4A" w14:textId="672C9EFE" w:rsidR="003F6DB9" w:rsidRDefault="003F6DB9" w:rsidP="006105A9">
            <w:r>
              <w:t>0.650</w:t>
            </w:r>
          </w:p>
        </w:tc>
        <w:tc>
          <w:tcPr>
            <w:tcW w:w="984" w:type="dxa"/>
          </w:tcPr>
          <w:p w14:paraId="1B73A4F7" w14:textId="644448CD" w:rsidR="003F6DB9" w:rsidRDefault="003F6DB9" w:rsidP="006105A9">
            <w:r>
              <w:t>50</w:t>
            </w:r>
          </w:p>
        </w:tc>
      </w:tr>
      <w:tr w:rsidR="003F6DB9" w14:paraId="37C26247" w14:textId="77777777" w:rsidTr="003F6DB9">
        <w:tc>
          <w:tcPr>
            <w:tcW w:w="1179" w:type="dxa"/>
          </w:tcPr>
          <w:p w14:paraId="26F19C89" w14:textId="08DD5DDC" w:rsidR="003F6DB9" w:rsidRDefault="003F6DB9" w:rsidP="006105A9">
            <w:r>
              <w:t>Normalized</w:t>
            </w:r>
          </w:p>
        </w:tc>
        <w:tc>
          <w:tcPr>
            <w:tcW w:w="1119" w:type="dxa"/>
          </w:tcPr>
          <w:p w14:paraId="1E0F01D9" w14:textId="2F668016" w:rsidR="003F6DB9" w:rsidRDefault="003F6DB9" w:rsidP="006105A9">
            <w:r>
              <w:t>1</w:t>
            </w:r>
          </w:p>
        </w:tc>
        <w:tc>
          <w:tcPr>
            <w:tcW w:w="1119" w:type="dxa"/>
          </w:tcPr>
          <w:p w14:paraId="40C69FA6" w14:textId="0A4CAA8E" w:rsidR="003F6DB9" w:rsidRDefault="003F6DB9" w:rsidP="006105A9">
            <w:r>
              <w:t>2</w:t>
            </w:r>
          </w:p>
        </w:tc>
        <w:tc>
          <w:tcPr>
            <w:tcW w:w="1214" w:type="dxa"/>
          </w:tcPr>
          <w:p w14:paraId="1EE77787" w14:textId="1E5564D7" w:rsidR="003F6DB9" w:rsidRDefault="003F6DB9" w:rsidP="006105A9">
            <w:r>
              <w:t>0.41</w:t>
            </w:r>
          </w:p>
        </w:tc>
        <w:tc>
          <w:tcPr>
            <w:tcW w:w="1133" w:type="dxa"/>
          </w:tcPr>
          <w:p w14:paraId="30E12FD0" w14:textId="051454A6" w:rsidR="003F6DB9" w:rsidRDefault="003F6DB9" w:rsidP="006105A9">
            <w:r>
              <w:t>0.44</w:t>
            </w:r>
          </w:p>
        </w:tc>
        <w:tc>
          <w:tcPr>
            <w:tcW w:w="1120" w:type="dxa"/>
          </w:tcPr>
          <w:p w14:paraId="49F41A20" w14:textId="3401521A" w:rsidR="003F6DB9" w:rsidRDefault="003F6DB9" w:rsidP="006105A9">
            <w:r>
              <w:t>0.42</w:t>
            </w:r>
          </w:p>
        </w:tc>
        <w:tc>
          <w:tcPr>
            <w:tcW w:w="1148" w:type="dxa"/>
          </w:tcPr>
          <w:p w14:paraId="349B161E" w14:textId="45F8AD9C" w:rsidR="003F6DB9" w:rsidRDefault="003F6DB9" w:rsidP="006105A9">
            <w:r>
              <w:t>0.660</w:t>
            </w:r>
          </w:p>
        </w:tc>
        <w:tc>
          <w:tcPr>
            <w:tcW w:w="984" w:type="dxa"/>
          </w:tcPr>
          <w:p w14:paraId="3CAC443B" w14:textId="739931DA" w:rsidR="003F6DB9" w:rsidRDefault="003F6DB9" w:rsidP="006105A9">
            <w:r>
              <w:t>44</w:t>
            </w:r>
          </w:p>
        </w:tc>
      </w:tr>
      <w:tr w:rsidR="003F6DB9" w14:paraId="56F85699" w14:textId="77777777" w:rsidTr="003F6DB9">
        <w:tc>
          <w:tcPr>
            <w:tcW w:w="1179" w:type="dxa"/>
          </w:tcPr>
          <w:p w14:paraId="5EE55DF2" w14:textId="503B3DCB" w:rsidR="003F6DB9" w:rsidRDefault="003F6DB9" w:rsidP="006105A9">
            <w:r>
              <w:t>Standardized</w:t>
            </w:r>
          </w:p>
        </w:tc>
        <w:tc>
          <w:tcPr>
            <w:tcW w:w="1119" w:type="dxa"/>
          </w:tcPr>
          <w:p w14:paraId="2051FFA2" w14:textId="0BBE7ACD" w:rsidR="003F6DB9" w:rsidRDefault="003F6DB9" w:rsidP="006105A9">
            <w:r>
              <w:t>1</w:t>
            </w:r>
          </w:p>
        </w:tc>
        <w:tc>
          <w:tcPr>
            <w:tcW w:w="1119" w:type="dxa"/>
          </w:tcPr>
          <w:p w14:paraId="04C8A0DA" w14:textId="2579CD16" w:rsidR="003F6DB9" w:rsidRDefault="003F6DB9" w:rsidP="006105A9">
            <w:r>
              <w:t>2</w:t>
            </w:r>
          </w:p>
        </w:tc>
        <w:tc>
          <w:tcPr>
            <w:tcW w:w="1214" w:type="dxa"/>
          </w:tcPr>
          <w:p w14:paraId="1FCF8B1D" w14:textId="6EEF179E" w:rsidR="003F6DB9" w:rsidRDefault="003F6DB9" w:rsidP="006105A9">
            <w:r>
              <w:t>0.41</w:t>
            </w:r>
          </w:p>
        </w:tc>
        <w:tc>
          <w:tcPr>
            <w:tcW w:w="1133" w:type="dxa"/>
          </w:tcPr>
          <w:p w14:paraId="781888AF" w14:textId="36AC17BF" w:rsidR="003F6DB9" w:rsidRDefault="003F6DB9" w:rsidP="006105A9">
            <w:r>
              <w:t>0.44</w:t>
            </w:r>
          </w:p>
        </w:tc>
        <w:tc>
          <w:tcPr>
            <w:tcW w:w="1120" w:type="dxa"/>
          </w:tcPr>
          <w:p w14:paraId="6040A7C5" w14:textId="0C3B92EA" w:rsidR="003F6DB9" w:rsidRDefault="003F6DB9" w:rsidP="006105A9">
            <w:r>
              <w:t>0.42</w:t>
            </w:r>
          </w:p>
        </w:tc>
        <w:tc>
          <w:tcPr>
            <w:tcW w:w="1148" w:type="dxa"/>
          </w:tcPr>
          <w:p w14:paraId="2B7116B2" w14:textId="434E2B24" w:rsidR="003F6DB9" w:rsidRDefault="003F6DB9" w:rsidP="006105A9">
            <w:r>
              <w:t>0.660</w:t>
            </w:r>
          </w:p>
        </w:tc>
        <w:tc>
          <w:tcPr>
            <w:tcW w:w="984" w:type="dxa"/>
          </w:tcPr>
          <w:p w14:paraId="2C80743F" w14:textId="4939F61A" w:rsidR="003F6DB9" w:rsidRDefault="003F6DB9" w:rsidP="006105A9">
            <w:r>
              <w:t>44</w:t>
            </w:r>
          </w:p>
        </w:tc>
      </w:tr>
    </w:tbl>
    <w:p w14:paraId="3EE53570" w14:textId="77777777" w:rsidR="00784735" w:rsidRDefault="00784735" w:rsidP="006105A9"/>
    <w:p w14:paraId="3681EFF7" w14:textId="77777777" w:rsidR="001C2600" w:rsidRPr="006105A9" w:rsidRDefault="001C2600" w:rsidP="006105A9"/>
    <w:p w14:paraId="3CB7C557" w14:textId="77777777" w:rsidR="006105A9" w:rsidRPr="006105A9" w:rsidRDefault="006105A9" w:rsidP="006105A9"/>
    <w:p w14:paraId="3C20D4CD" w14:textId="7DD363DE" w:rsidR="006105A9" w:rsidRPr="00777CB3" w:rsidRDefault="0042736D" w:rsidP="0042736D">
      <w:pPr>
        <w:pStyle w:val="Heading1"/>
        <w:spacing w:after="240"/>
      </w:pPr>
      <w:r>
        <w:t>Appendix</w:t>
      </w:r>
    </w:p>
    <w:p w14:paraId="6C276424" w14:textId="0DCE326E" w:rsidR="004B4F49" w:rsidRPr="001D5898" w:rsidRDefault="00F3492A" w:rsidP="00FC08DF">
      <w:pPr>
        <w:spacing w:after="120"/>
        <w:rPr>
          <w:rFonts w:cstheme="minorHAnsi"/>
        </w:rPr>
      </w:pPr>
      <w:r>
        <w:rPr>
          <w:rFonts w:cstheme="minorHAnsi"/>
        </w:rPr>
        <w:t xml:space="preserve">Table </w:t>
      </w:r>
      <w:r w:rsidR="0042736D">
        <w:rPr>
          <w:rFonts w:cstheme="minorHAnsi"/>
        </w:rPr>
        <w:t>1</w:t>
      </w:r>
      <w:r>
        <w:rPr>
          <w:rFonts w:cstheme="minorHAnsi"/>
        </w:rPr>
        <w:t>.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207"/>
        <w:gridCol w:w="1435"/>
      </w:tblGrid>
      <w:tr w:rsidR="004B4F49" w:rsidRPr="001D5898" w14:paraId="3C80B73D" w14:textId="77777777" w:rsidTr="00FC08DF">
        <w:tc>
          <w:tcPr>
            <w:tcW w:w="2122" w:type="dxa"/>
          </w:tcPr>
          <w:p w14:paraId="3E39BC6E"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7FE8B79"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0B396DB0"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3531AC6A" w14:textId="77777777" w:rsidR="004B4F49" w:rsidRPr="001D5898" w:rsidRDefault="004B4F49" w:rsidP="00FC08DF">
            <w:pPr>
              <w:spacing w:after="120"/>
              <w:jc w:val="center"/>
              <w:rPr>
                <w:rFonts w:cstheme="minorHAnsi"/>
                <w:b/>
              </w:rPr>
            </w:pPr>
            <w:r w:rsidRPr="001D5898">
              <w:rPr>
                <w:rFonts w:cstheme="minorHAnsi"/>
                <w:b/>
              </w:rPr>
              <w:t>Accuracy</w:t>
            </w:r>
          </w:p>
          <w:p w14:paraId="4DB0302E" w14:textId="77777777" w:rsidR="004B4F49" w:rsidRPr="001D5898" w:rsidRDefault="004B4F49" w:rsidP="00FC08DF">
            <w:pPr>
              <w:spacing w:after="120"/>
              <w:jc w:val="center"/>
              <w:rPr>
                <w:rFonts w:cstheme="minorHAnsi"/>
                <w:b/>
              </w:rPr>
            </w:pPr>
            <w:r w:rsidRPr="001D5898">
              <w:rPr>
                <w:rFonts w:cstheme="minorHAnsi"/>
                <w:b/>
              </w:rPr>
              <w:t>(%)</w:t>
            </w:r>
          </w:p>
        </w:tc>
        <w:tc>
          <w:tcPr>
            <w:tcW w:w="1207" w:type="dxa"/>
          </w:tcPr>
          <w:p w14:paraId="7B352E19"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435" w:type="dxa"/>
          </w:tcPr>
          <w:p w14:paraId="423669AC"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6261FCBF" w14:textId="77777777" w:rsidTr="00FC08DF">
        <w:tc>
          <w:tcPr>
            <w:tcW w:w="2122" w:type="dxa"/>
          </w:tcPr>
          <w:p w14:paraId="31026B2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44D4FE99"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A38081A"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29BA317" w14:textId="77777777" w:rsidR="004B4F49" w:rsidRPr="001D5898" w:rsidRDefault="004B4F49" w:rsidP="00FC08DF">
            <w:pPr>
              <w:spacing w:after="120"/>
              <w:jc w:val="center"/>
              <w:rPr>
                <w:rFonts w:cstheme="minorHAnsi"/>
              </w:rPr>
            </w:pPr>
            <w:r w:rsidRPr="001D5898">
              <w:rPr>
                <w:rFonts w:cstheme="minorHAnsi"/>
              </w:rPr>
              <w:t>78.17</w:t>
            </w:r>
          </w:p>
        </w:tc>
        <w:tc>
          <w:tcPr>
            <w:tcW w:w="1207" w:type="dxa"/>
          </w:tcPr>
          <w:p w14:paraId="77CC746E" w14:textId="77777777" w:rsidR="004B4F49" w:rsidRPr="001D5898" w:rsidRDefault="004B4F49" w:rsidP="00FC08DF">
            <w:pPr>
              <w:spacing w:after="120"/>
              <w:jc w:val="center"/>
              <w:rPr>
                <w:rFonts w:cstheme="minorHAnsi"/>
              </w:rPr>
            </w:pPr>
            <w:r w:rsidRPr="001D5898">
              <w:rPr>
                <w:rFonts w:cstheme="minorHAnsi"/>
              </w:rPr>
              <w:t>10</w:t>
            </w:r>
          </w:p>
        </w:tc>
        <w:tc>
          <w:tcPr>
            <w:tcW w:w="1435" w:type="dxa"/>
          </w:tcPr>
          <w:p w14:paraId="799BA04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3862782" w14:textId="77777777" w:rsidTr="00FC08DF">
        <w:tc>
          <w:tcPr>
            <w:tcW w:w="2122" w:type="dxa"/>
          </w:tcPr>
          <w:p w14:paraId="642A0393"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D8169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E75FD2"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D53C145" w14:textId="77777777" w:rsidR="004B4F49" w:rsidRPr="001D5898" w:rsidRDefault="004B4F49" w:rsidP="00FC08DF">
            <w:pPr>
              <w:spacing w:after="120"/>
              <w:jc w:val="center"/>
              <w:rPr>
                <w:rFonts w:cstheme="minorHAnsi"/>
              </w:rPr>
            </w:pPr>
            <w:r w:rsidRPr="001D5898">
              <w:rPr>
                <w:rFonts w:cstheme="minorHAnsi"/>
              </w:rPr>
              <w:t>77.29</w:t>
            </w:r>
          </w:p>
        </w:tc>
        <w:tc>
          <w:tcPr>
            <w:tcW w:w="1207" w:type="dxa"/>
          </w:tcPr>
          <w:p w14:paraId="712A66EE" w14:textId="77777777" w:rsidR="004B4F49" w:rsidRPr="001D5898" w:rsidRDefault="004B4F49" w:rsidP="00FC08DF">
            <w:pPr>
              <w:spacing w:after="120"/>
              <w:jc w:val="center"/>
              <w:rPr>
                <w:rFonts w:cstheme="minorHAnsi"/>
              </w:rPr>
            </w:pPr>
            <w:r w:rsidRPr="001D5898">
              <w:rPr>
                <w:rFonts w:cstheme="minorHAnsi"/>
              </w:rPr>
              <w:t>7</w:t>
            </w:r>
          </w:p>
        </w:tc>
        <w:tc>
          <w:tcPr>
            <w:tcW w:w="1435" w:type="dxa"/>
          </w:tcPr>
          <w:p w14:paraId="02BBA3C3" w14:textId="77777777" w:rsidR="004B4F49" w:rsidRPr="001D5898" w:rsidRDefault="004B4F49" w:rsidP="00FC08DF">
            <w:pPr>
              <w:spacing w:after="120"/>
              <w:jc w:val="center"/>
              <w:rPr>
                <w:rFonts w:cstheme="minorHAnsi"/>
              </w:rPr>
            </w:pPr>
          </w:p>
        </w:tc>
      </w:tr>
      <w:tr w:rsidR="004B4F49" w:rsidRPr="001D5898" w14:paraId="676E3C4B" w14:textId="77777777" w:rsidTr="00FC08DF">
        <w:tc>
          <w:tcPr>
            <w:tcW w:w="2122" w:type="dxa"/>
          </w:tcPr>
          <w:p w14:paraId="7CA6A4DB"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200F556E"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74D17C9"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3961DB0"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20FDAE19"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3F0CC1A9" w14:textId="77777777" w:rsidR="004B4F49" w:rsidRPr="001D5898" w:rsidRDefault="004B4F49" w:rsidP="00FC08DF">
            <w:pPr>
              <w:spacing w:after="120"/>
              <w:jc w:val="center"/>
              <w:rPr>
                <w:rFonts w:cstheme="minorHAnsi"/>
              </w:rPr>
            </w:pPr>
          </w:p>
        </w:tc>
      </w:tr>
      <w:tr w:rsidR="004B4F49" w:rsidRPr="001D5898" w14:paraId="0F8124A2" w14:textId="77777777" w:rsidTr="00FC08DF">
        <w:tc>
          <w:tcPr>
            <w:tcW w:w="2122" w:type="dxa"/>
          </w:tcPr>
          <w:p w14:paraId="0B0C0987"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67D63251"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55490F"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25E0930D"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337621F4"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56016B60" w14:textId="77777777" w:rsidR="004B4F49" w:rsidRPr="001D5898" w:rsidRDefault="004B4F49" w:rsidP="00FC08DF">
            <w:pPr>
              <w:spacing w:after="120"/>
              <w:jc w:val="center"/>
              <w:rPr>
                <w:rFonts w:cstheme="minorHAnsi"/>
              </w:rPr>
            </w:pPr>
          </w:p>
        </w:tc>
      </w:tr>
      <w:tr w:rsidR="004B4F49" w:rsidRPr="001D5898" w14:paraId="626B2232" w14:textId="77777777" w:rsidTr="00FC08DF">
        <w:tc>
          <w:tcPr>
            <w:tcW w:w="2122" w:type="dxa"/>
          </w:tcPr>
          <w:p w14:paraId="68671DC3"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6EDA38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5A8064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4A06AD03"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7D281B6F"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06B17F3E" w14:textId="77777777" w:rsidR="004B4F49" w:rsidRPr="001D5898" w:rsidRDefault="004B4F49" w:rsidP="00FC08DF">
            <w:pPr>
              <w:spacing w:after="120"/>
              <w:jc w:val="center"/>
              <w:rPr>
                <w:rFonts w:cstheme="minorHAnsi"/>
              </w:rPr>
            </w:pPr>
          </w:p>
        </w:tc>
      </w:tr>
      <w:tr w:rsidR="004B4F49" w:rsidRPr="001D5898" w14:paraId="2CE3B12D" w14:textId="77777777" w:rsidTr="00FC08DF">
        <w:tc>
          <w:tcPr>
            <w:tcW w:w="2122" w:type="dxa"/>
          </w:tcPr>
          <w:p w14:paraId="430BCC9A"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6B51420"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BD1E3D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1EB59B"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1B29B083"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296543B8" w14:textId="77777777" w:rsidR="004B4F49" w:rsidRPr="001D5898" w:rsidRDefault="004B4F49" w:rsidP="00FC08DF">
            <w:pPr>
              <w:spacing w:after="120"/>
              <w:jc w:val="center"/>
              <w:rPr>
                <w:rFonts w:cstheme="minorHAnsi"/>
              </w:rPr>
            </w:pP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Pr>
          <w:rFonts w:cstheme="minorHAnsi"/>
        </w:rPr>
        <w:t xml:space="preserve">Table </w:t>
      </w:r>
      <w:r w:rsidR="0042736D">
        <w:rPr>
          <w:rFonts w:cstheme="minorHAnsi"/>
        </w:rPr>
        <w:t>2</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5F3A5F91" w14:textId="77777777" w:rsidTr="00FC08DF">
        <w:tc>
          <w:tcPr>
            <w:tcW w:w="2122" w:type="dxa"/>
          </w:tcPr>
          <w:p w14:paraId="40C23948"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761C63E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3A32AD6D"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45341420" w14:textId="77777777" w:rsidR="004B4F49" w:rsidRPr="001D5898" w:rsidRDefault="004B4F49" w:rsidP="00FC08DF">
            <w:pPr>
              <w:spacing w:after="120"/>
              <w:jc w:val="center"/>
              <w:rPr>
                <w:rFonts w:cstheme="minorHAnsi"/>
                <w:b/>
              </w:rPr>
            </w:pPr>
            <w:r w:rsidRPr="001D5898">
              <w:rPr>
                <w:rFonts w:cstheme="minorHAnsi"/>
                <w:b/>
              </w:rPr>
              <w:t>Accuracy</w:t>
            </w:r>
          </w:p>
          <w:p w14:paraId="79F4EE2E"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46263C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0D99C57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CCD4720" w14:textId="77777777" w:rsidTr="00FC08DF">
        <w:tc>
          <w:tcPr>
            <w:tcW w:w="2122" w:type="dxa"/>
          </w:tcPr>
          <w:p w14:paraId="5D7133FC"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5AE4437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1FDA5F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7AD4DE3A"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535E4DAF"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63D711A8"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084587AE" w14:textId="77777777" w:rsidTr="00FC08DF">
        <w:tc>
          <w:tcPr>
            <w:tcW w:w="2122" w:type="dxa"/>
          </w:tcPr>
          <w:p w14:paraId="7A2E8272"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654F37D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B1EFB3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E985654"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1534BD32"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234AD120" w14:textId="77777777" w:rsidR="004B4F49" w:rsidRPr="001D5898" w:rsidRDefault="004B4F49" w:rsidP="00FC08DF">
            <w:pPr>
              <w:spacing w:after="120"/>
              <w:jc w:val="center"/>
              <w:rPr>
                <w:rFonts w:cstheme="minorHAnsi"/>
              </w:rPr>
            </w:pPr>
          </w:p>
        </w:tc>
      </w:tr>
      <w:tr w:rsidR="004B4F49" w:rsidRPr="001D5898" w14:paraId="18277C9D" w14:textId="77777777" w:rsidTr="00FC08DF">
        <w:tc>
          <w:tcPr>
            <w:tcW w:w="2122" w:type="dxa"/>
          </w:tcPr>
          <w:p w14:paraId="6E72C386"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43C3D70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B1DF2C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6F87D9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5F6B88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35123FD4" w14:textId="77777777" w:rsidR="004B4F49" w:rsidRPr="001D5898" w:rsidRDefault="004B4F49" w:rsidP="00FC08DF">
            <w:pPr>
              <w:spacing w:after="120"/>
              <w:jc w:val="center"/>
              <w:rPr>
                <w:rFonts w:cstheme="minorHAnsi"/>
              </w:rPr>
            </w:pPr>
          </w:p>
        </w:tc>
      </w:tr>
      <w:tr w:rsidR="004B4F49" w:rsidRPr="001D5898" w14:paraId="070FC12A" w14:textId="77777777" w:rsidTr="00FC08DF">
        <w:tc>
          <w:tcPr>
            <w:tcW w:w="2122" w:type="dxa"/>
          </w:tcPr>
          <w:p w14:paraId="3DE44949"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9DC3C7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1108EEB0"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B98BD0"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3575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0D7EF9A" w14:textId="77777777" w:rsidR="004B4F49" w:rsidRPr="001D5898" w:rsidRDefault="004B4F49" w:rsidP="00FC08DF">
            <w:pPr>
              <w:spacing w:after="120"/>
              <w:jc w:val="center"/>
              <w:rPr>
                <w:rFonts w:cstheme="minorHAnsi"/>
              </w:rPr>
            </w:pPr>
          </w:p>
        </w:tc>
      </w:tr>
      <w:tr w:rsidR="004B4F49" w:rsidRPr="001D5898" w14:paraId="4C0B93D5" w14:textId="77777777" w:rsidTr="00FC08DF">
        <w:tc>
          <w:tcPr>
            <w:tcW w:w="2122" w:type="dxa"/>
          </w:tcPr>
          <w:p w14:paraId="0272100C"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CDE6124"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A41988B"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185DDA5"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7794D1E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345E915" w14:textId="77777777" w:rsidR="004B4F49" w:rsidRPr="001D5898" w:rsidRDefault="004B4F49" w:rsidP="00FC08DF">
            <w:pPr>
              <w:spacing w:after="120"/>
              <w:jc w:val="center"/>
              <w:rPr>
                <w:rFonts w:cstheme="minorHAnsi"/>
              </w:rPr>
            </w:pPr>
          </w:p>
        </w:tc>
      </w:tr>
      <w:tr w:rsidR="004B4F49" w:rsidRPr="001D5898" w14:paraId="11AE95B1" w14:textId="77777777" w:rsidTr="00FC08DF">
        <w:tc>
          <w:tcPr>
            <w:tcW w:w="2122" w:type="dxa"/>
          </w:tcPr>
          <w:p w14:paraId="73333DF9"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0FDD735E"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3D9FA501"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089F89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3813BCC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683D45E0" w14:textId="77777777" w:rsidR="004B4F49" w:rsidRPr="001D5898" w:rsidRDefault="004B4F49" w:rsidP="00FC08DF">
            <w:pPr>
              <w:spacing w:after="120"/>
              <w:jc w:val="center"/>
              <w:rPr>
                <w:rFonts w:cstheme="minorHAnsi"/>
              </w:rPr>
            </w:pP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Pr>
          <w:rFonts w:cstheme="minorHAnsi"/>
        </w:rPr>
        <w:t xml:space="preserve">Table </w:t>
      </w:r>
      <w:r w:rsidR="0042736D">
        <w:rPr>
          <w:rFonts w:cstheme="minorHAnsi"/>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w:t>
      </w:r>
      <w:r>
        <w:rPr>
          <w:rFonts w:cstheme="minorHAnsi"/>
        </w:rPr>
        <w:t>distance</w:t>
      </w:r>
      <w:r>
        <w:rPr>
          <w:rFonts w:cstheme="minorHAnsi"/>
        </w:rPr>
        <w:t>)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43AF0C54" w14:textId="77777777" w:rsidTr="00FC08DF">
        <w:tc>
          <w:tcPr>
            <w:tcW w:w="2122" w:type="dxa"/>
          </w:tcPr>
          <w:p w14:paraId="3F1651E2"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565025B0"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5BC2C1EE"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969E00" w14:textId="77777777" w:rsidR="004B4F49" w:rsidRPr="001D5898" w:rsidRDefault="004B4F49" w:rsidP="00FC08DF">
            <w:pPr>
              <w:spacing w:after="120"/>
              <w:jc w:val="center"/>
              <w:rPr>
                <w:rFonts w:cstheme="minorHAnsi"/>
                <w:b/>
              </w:rPr>
            </w:pPr>
            <w:r w:rsidRPr="001D5898">
              <w:rPr>
                <w:rFonts w:cstheme="minorHAnsi"/>
                <w:b/>
              </w:rPr>
              <w:t>Accuracy</w:t>
            </w:r>
          </w:p>
          <w:p w14:paraId="02385E57"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787D824"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417BC12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19656FEA" w14:textId="77777777" w:rsidTr="00FC08DF">
        <w:tc>
          <w:tcPr>
            <w:tcW w:w="2122" w:type="dxa"/>
          </w:tcPr>
          <w:p w14:paraId="2D78CDB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0E784E68"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864A15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78EF508"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125AE6A3"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444EAD91"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49ECA9" w14:textId="77777777" w:rsidTr="00FC08DF">
        <w:tc>
          <w:tcPr>
            <w:tcW w:w="2122" w:type="dxa"/>
          </w:tcPr>
          <w:p w14:paraId="63832E7C"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9B3A0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00D85A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51CDBF45"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5D2FA54A"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7E4DEF4" w14:textId="77777777" w:rsidR="004B4F49" w:rsidRPr="001D5898" w:rsidRDefault="004B4F49" w:rsidP="00FC08DF">
            <w:pPr>
              <w:spacing w:after="120"/>
              <w:jc w:val="center"/>
              <w:rPr>
                <w:rFonts w:cstheme="minorHAnsi"/>
              </w:rPr>
            </w:pPr>
          </w:p>
        </w:tc>
      </w:tr>
      <w:tr w:rsidR="004B4F49" w:rsidRPr="001D5898" w14:paraId="5E549B40" w14:textId="77777777" w:rsidTr="00FC08DF">
        <w:tc>
          <w:tcPr>
            <w:tcW w:w="2122" w:type="dxa"/>
          </w:tcPr>
          <w:p w14:paraId="19090E2D"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0B7194B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62E51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2FFB1DBD"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B09D9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59ACA6D" w14:textId="77777777" w:rsidR="004B4F49" w:rsidRPr="001D5898" w:rsidRDefault="004B4F49" w:rsidP="00FC08DF">
            <w:pPr>
              <w:spacing w:after="120"/>
              <w:jc w:val="center"/>
              <w:rPr>
                <w:rFonts w:cstheme="minorHAnsi"/>
              </w:rPr>
            </w:pPr>
          </w:p>
        </w:tc>
      </w:tr>
      <w:tr w:rsidR="004B4F49" w:rsidRPr="001D5898" w14:paraId="44193877" w14:textId="77777777" w:rsidTr="00FC08DF">
        <w:tc>
          <w:tcPr>
            <w:tcW w:w="2122" w:type="dxa"/>
          </w:tcPr>
          <w:p w14:paraId="6ED4D66A"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6329D7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D09D5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7431508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EBF64F"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154FA75" w14:textId="77777777" w:rsidR="004B4F49" w:rsidRPr="001D5898" w:rsidRDefault="004B4F49" w:rsidP="00FC08DF">
            <w:pPr>
              <w:spacing w:after="120"/>
              <w:jc w:val="center"/>
              <w:rPr>
                <w:rFonts w:cstheme="minorHAnsi"/>
              </w:rPr>
            </w:pPr>
          </w:p>
        </w:tc>
      </w:tr>
      <w:tr w:rsidR="004B4F49" w:rsidRPr="001D5898" w14:paraId="1B86C766" w14:textId="77777777" w:rsidTr="00FC08DF">
        <w:tc>
          <w:tcPr>
            <w:tcW w:w="2122" w:type="dxa"/>
          </w:tcPr>
          <w:p w14:paraId="1697FE88"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00C5DF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57D3C78"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085B7D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64EA6A5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0FFDED56" w14:textId="77777777" w:rsidR="004B4F49" w:rsidRPr="001D5898" w:rsidRDefault="004B4F49" w:rsidP="00FC08DF">
            <w:pPr>
              <w:spacing w:after="120"/>
              <w:jc w:val="center"/>
              <w:rPr>
                <w:rFonts w:cstheme="minorHAnsi"/>
              </w:rPr>
            </w:pPr>
          </w:p>
        </w:tc>
      </w:tr>
      <w:tr w:rsidR="004B4F49" w:rsidRPr="001D5898" w14:paraId="278FD334" w14:textId="77777777" w:rsidTr="00FC08DF">
        <w:tc>
          <w:tcPr>
            <w:tcW w:w="2122" w:type="dxa"/>
          </w:tcPr>
          <w:p w14:paraId="1C9C4EA7"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38211CB"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F16A4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B86A48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76258C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2F4E206" w14:textId="77777777" w:rsidR="004B4F49" w:rsidRPr="001D5898" w:rsidRDefault="004B4F49" w:rsidP="00FC08DF">
            <w:pPr>
              <w:spacing w:after="120"/>
              <w:jc w:val="center"/>
              <w:rPr>
                <w:rFonts w:cstheme="minorHAnsi"/>
              </w:rPr>
            </w:pPr>
          </w:p>
        </w:tc>
      </w:tr>
    </w:tbl>
    <w:p w14:paraId="53A62F42" w14:textId="73EDE01B" w:rsidR="004B4F49" w:rsidRDefault="004B4F49" w:rsidP="00FC08DF">
      <w:pPr>
        <w:spacing w:after="120"/>
        <w:rPr>
          <w:rFonts w:cstheme="minorHAnsi"/>
        </w:rPr>
      </w:pPr>
    </w:p>
    <w:p w14:paraId="07BB5D41" w14:textId="7C6E3E6F" w:rsidR="00F3492A" w:rsidRPr="001D5898" w:rsidRDefault="00F3492A" w:rsidP="00FC08DF">
      <w:pPr>
        <w:spacing w:after="120"/>
        <w:rPr>
          <w:rFonts w:cstheme="minorHAnsi"/>
        </w:rPr>
      </w:pPr>
      <w:r>
        <w:rPr>
          <w:rFonts w:cstheme="minorHAnsi"/>
        </w:rPr>
        <w:t xml:space="preserve">Table </w:t>
      </w:r>
      <w:r w:rsidR="0042736D">
        <w:rPr>
          <w:rFonts w:cstheme="minorHAnsi"/>
        </w:rPr>
        <w:t>4</w:t>
      </w:r>
      <w:r>
        <w:rPr>
          <w:rFonts w:cstheme="minorHAnsi"/>
        </w:rPr>
        <w: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28A411DB" w14:textId="77777777" w:rsidTr="00FC08DF">
        <w:tc>
          <w:tcPr>
            <w:tcW w:w="2122" w:type="dxa"/>
          </w:tcPr>
          <w:p w14:paraId="296FC7C0"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04EE33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2D70C134"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B0AF25" w14:textId="77777777" w:rsidR="004B4F49" w:rsidRPr="001D5898" w:rsidRDefault="004B4F49" w:rsidP="00FC08DF">
            <w:pPr>
              <w:spacing w:after="120"/>
              <w:jc w:val="center"/>
              <w:rPr>
                <w:rFonts w:cstheme="minorHAnsi"/>
                <w:b/>
              </w:rPr>
            </w:pPr>
            <w:r w:rsidRPr="001D5898">
              <w:rPr>
                <w:rFonts w:cstheme="minorHAnsi"/>
                <w:b/>
              </w:rPr>
              <w:t>Accuracy</w:t>
            </w:r>
          </w:p>
          <w:p w14:paraId="6A3C14AD"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1DF222D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6D2E69F7"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60E4E21" w14:textId="77777777" w:rsidTr="00FC08DF">
        <w:tc>
          <w:tcPr>
            <w:tcW w:w="2122" w:type="dxa"/>
          </w:tcPr>
          <w:p w14:paraId="394DD267"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798D9D1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8CFABB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61FB1572"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78729652"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5EFDB4C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2225BC" w14:textId="77777777" w:rsidTr="00FC08DF">
        <w:tc>
          <w:tcPr>
            <w:tcW w:w="2122" w:type="dxa"/>
          </w:tcPr>
          <w:p w14:paraId="2DD8152A"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55B0C98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7A30B8C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3A2E9279"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27B60B7E"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DE3AAF5" w14:textId="77777777" w:rsidR="004B4F49" w:rsidRPr="001D5898" w:rsidRDefault="004B4F49" w:rsidP="00FC08DF">
            <w:pPr>
              <w:spacing w:after="120"/>
              <w:jc w:val="center"/>
              <w:rPr>
                <w:rFonts w:cstheme="minorHAnsi"/>
              </w:rPr>
            </w:pPr>
          </w:p>
        </w:tc>
      </w:tr>
      <w:tr w:rsidR="004B4F49" w:rsidRPr="001D5898" w14:paraId="560D9DD2" w14:textId="77777777" w:rsidTr="00FC08DF">
        <w:tc>
          <w:tcPr>
            <w:tcW w:w="2122" w:type="dxa"/>
          </w:tcPr>
          <w:p w14:paraId="230E87FF"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7F840E4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824FFC2"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E74650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55B1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C759623" w14:textId="77777777" w:rsidR="004B4F49" w:rsidRPr="001D5898" w:rsidRDefault="004B4F49" w:rsidP="00FC08DF">
            <w:pPr>
              <w:spacing w:after="120"/>
              <w:jc w:val="center"/>
              <w:rPr>
                <w:rFonts w:cstheme="minorHAnsi"/>
              </w:rPr>
            </w:pPr>
          </w:p>
        </w:tc>
      </w:tr>
      <w:tr w:rsidR="004B4F49" w:rsidRPr="001D5898" w14:paraId="1073DE99" w14:textId="77777777" w:rsidTr="00FC08DF">
        <w:tc>
          <w:tcPr>
            <w:tcW w:w="2122" w:type="dxa"/>
          </w:tcPr>
          <w:p w14:paraId="636C6AB6"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5146B7C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104800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4B0F56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53C3F864"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01CEB19" w14:textId="77777777" w:rsidR="004B4F49" w:rsidRPr="001D5898" w:rsidRDefault="004B4F49" w:rsidP="00FC08DF">
            <w:pPr>
              <w:spacing w:after="120"/>
              <w:jc w:val="center"/>
              <w:rPr>
                <w:rFonts w:cstheme="minorHAnsi"/>
              </w:rPr>
            </w:pPr>
          </w:p>
        </w:tc>
      </w:tr>
      <w:tr w:rsidR="004B4F49" w:rsidRPr="001D5898" w14:paraId="244307C2" w14:textId="77777777" w:rsidTr="00FC08DF">
        <w:tc>
          <w:tcPr>
            <w:tcW w:w="2122" w:type="dxa"/>
          </w:tcPr>
          <w:p w14:paraId="482F561E"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B07A220"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EE38EA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AE54FA7"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A2D741D"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CCC4A16" w14:textId="77777777" w:rsidR="004B4F49" w:rsidRPr="001D5898" w:rsidRDefault="004B4F49" w:rsidP="00FC08DF">
            <w:pPr>
              <w:spacing w:after="120"/>
              <w:jc w:val="center"/>
              <w:rPr>
                <w:rFonts w:cstheme="minorHAnsi"/>
              </w:rPr>
            </w:pPr>
          </w:p>
        </w:tc>
      </w:tr>
      <w:tr w:rsidR="004B4F49" w:rsidRPr="001D5898" w14:paraId="3F4ADFF5" w14:textId="77777777" w:rsidTr="00FC08DF">
        <w:tc>
          <w:tcPr>
            <w:tcW w:w="2122" w:type="dxa"/>
          </w:tcPr>
          <w:p w14:paraId="3A8D682E"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5DE28A38"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56DD7A8E"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9B38F3A"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88A5E4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7F501BE3" w14:textId="77777777" w:rsidR="004B4F49" w:rsidRPr="001D5898" w:rsidRDefault="004B4F49" w:rsidP="00FC08DF">
            <w:pPr>
              <w:spacing w:after="120"/>
              <w:jc w:val="center"/>
              <w:rPr>
                <w:rFonts w:cstheme="minorHAnsi"/>
              </w:rPr>
            </w:pP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30DB9085" w:rsidR="00684E84" w:rsidRPr="001D5898" w:rsidRDefault="00D96B20" w:rsidP="00FC08DF">
      <w:pPr>
        <w:spacing w:after="120"/>
        <w:rPr>
          <w:rFonts w:cstheme="minorHAnsi"/>
        </w:rPr>
      </w:pPr>
      <w:r w:rsidRPr="001D5898">
        <w:rPr>
          <w:rFonts w:cstheme="minorHAnsi"/>
        </w:rPr>
        <w:t xml:space="preserve">Table </w:t>
      </w:r>
      <w:r w:rsidR="0042736D">
        <w:rPr>
          <w:rFonts w:cstheme="minorHAnsi"/>
        </w:rPr>
        <w:t>5</w:t>
      </w:r>
      <w:r w:rsidRPr="001D5898">
        <w:rPr>
          <w:rFonts w:cstheme="minorHAnsi"/>
        </w:rPr>
        <w:t>.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prediction </w:t>
      </w:r>
      <w:proofErr w:type="gramStart"/>
      <w:r w:rsidR="001C2600">
        <w:rPr>
          <w:rFonts w:cstheme="minorHAnsi"/>
        </w:rPr>
        <w:t>are</w:t>
      </w:r>
      <w:proofErr w:type="gramEnd"/>
      <w:r w:rsidR="001C2600">
        <w:rPr>
          <w:rFonts w:cstheme="minorHAnsi"/>
        </w:rPr>
        <w:t xml:space="preserve"> highlight</w:t>
      </w:r>
      <w:r w:rsidR="00D161A3">
        <w:rPr>
          <w:rFonts w:cstheme="minorHAnsi"/>
        </w:rPr>
        <w:t>ed</w:t>
      </w:r>
      <w:r w:rsidR="001C2600">
        <w:rPr>
          <w:rFonts w:cstheme="minorHAnsi"/>
        </w:rPr>
        <w:t xml:space="preserve">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980228" w:rsidRPr="001D5898" w14:paraId="1A7571CA" w14:textId="77777777" w:rsidTr="00684E84">
        <w:tc>
          <w:tcPr>
            <w:tcW w:w="901" w:type="dxa"/>
          </w:tcPr>
          <w:p w14:paraId="162E5267" w14:textId="20C0FFF2" w:rsidR="00980228" w:rsidRPr="001D5898" w:rsidRDefault="00980228" w:rsidP="00FC08DF">
            <w:pPr>
              <w:spacing w:after="120"/>
              <w:rPr>
                <w:rFonts w:cstheme="minorHAnsi"/>
              </w:rPr>
            </w:pPr>
          </w:p>
        </w:tc>
        <w:tc>
          <w:tcPr>
            <w:tcW w:w="901"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684E84">
        <w:tc>
          <w:tcPr>
            <w:tcW w:w="901" w:type="dxa"/>
          </w:tcPr>
          <w:p w14:paraId="269B03FD" w14:textId="12A787E3" w:rsidR="00980228" w:rsidRPr="001D5898" w:rsidRDefault="00980228" w:rsidP="00FC08DF">
            <w:pPr>
              <w:spacing w:after="120"/>
              <w:rPr>
                <w:rFonts w:cstheme="minorHAnsi"/>
              </w:rPr>
            </w:pPr>
            <w:r w:rsidRPr="001D5898">
              <w:rPr>
                <w:rFonts w:cstheme="minorHAnsi"/>
              </w:rPr>
              <w:t>p value</w:t>
            </w:r>
          </w:p>
        </w:tc>
        <w:tc>
          <w:tcPr>
            <w:tcW w:w="901" w:type="dxa"/>
          </w:tcPr>
          <w:p w14:paraId="23F4BDD4" w14:textId="60D614DD" w:rsidR="00980228" w:rsidRPr="001D5898" w:rsidRDefault="00980228" w:rsidP="00FC08DF">
            <w:pPr>
              <w:spacing w:after="120"/>
              <w:rPr>
                <w:rFonts w:cstheme="minorHAnsi"/>
              </w:rPr>
            </w:pPr>
            <w:r w:rsidRPr="001D5898">
              <w:rPr>
                <w:rFonts w:cstheme="minorHAnsi"/>
              </w:rPr>
              <w:t>1</w:t>
            </w:r>
          </w:p>
        </w:tc>
        <w:tc>
          <w:tcPr>
            <w:tcW w:w="901" w:type="dxa"/>
          </w:tcPr>
          <w:p w14:paraId="7F233B57" w14:textId="4103F014" w:rsidR="00980228" w:rsidRPr="001D5898" w:rsidRDefault="00980228" w:rsidP="00FC08DF">
            <w:pPr>
              <w:spacing w:after="120"/>
              <w:rPr>
                <w:rFonts w:cstheme="minorHAnsi"/>
              </w:rPr>
            </w:pPr>
            <w:r w:rsidRPr="001D5898">
              <w:rPr>
                <w:rFonts w:cstheme="minorHAnsi"/>
              </w:rPr>
              <w:t>2</w:t>
            </w:r>
          </w:p>
        </w:tc>
        <w:tc>
          <w:tcPr>
            <w:tcW w:w="901" w:type="dxa"/>
          </w:tcPr>
          <w:p w14:paraId="05A863D5" w14:textId="5AB5ACD3" w:rsidR="00980228" w:rsidRPr="001D5898" w:rsidRDefault="00980228" w:rsidP="00FC08DF">
            <w:pPr>
              <w:spacing w:after="120"/>
              <w:rPr>
                <w:rFonts w:cstheme="minorHAnsi"/>
              </w:rPr>
            </w:pPr>
            <w:r w:rsidRPr="001D5898">
              <w:rPr>
                <w:rFonts w:cstheme="minorHAnsi"/>
              </w:rPr>
              <w:t>3</w:t>
            </w:r>
          </w:p>
        </w:tc>
        <w:tc>
          <w:tcPr>
            <w:tcW w:w="902" w:type="dxa"/>
          </w:tcPr>
          <w:p w14:paraId="280A9329" w14:textId="7A4DF14E" w:rsidR="00980228" w:rsidRPr="001D5898" w:rsidRDefault="00980228" w:rsidP="00FC08DF">
            <w:pPr>
              <w:spacing w:after="120"/>
              <w:rPr>
                <w:rFonts w:cstheme="minorHAnsi"/>
              </w:rPr>
            </w:pPr>
            <w:r w:rsidRPr="001D5898">
              <w:rPr>
                <w:rFonts w:cstheme="minorHAnsi"/>
              </w:rPr>
              <w:t>4</w:t>
            </w:r>
          </w:p>
        </w:tc>
        <w:tc>
          <w:tcPr>
            <w:tcW w:w="902" w:type="dxa"/>
          </w:tcPr>
          <w:p w14:paraId="38BC48E3" w14:textId="1CF5D193" w:rsidR="00980228" w:rsidRPr="001D5898" w:rsidRDefault="00980228" w:rsidP="00FC08DF">
            <w:pPr>
              <w:spacing w:after="120"/>
              <w:rPr>
                <w:rFonts w:cstheme="minorHAnsi"/>
              </w:rPr>
            </w:pPr>
            <w:r w:rsidRPr="001D5898">
              <w:rPr>
                <w:rFonts w:cstheme="minorHAnsi"/>
              </w:rPr>
              <w:t>5</w:t>
            </w:r>
          </w:p>
        </w:tc>
        <w:tc>
          <w:tcPr>
            <w:tcW w:w="902" w:type="dxa"/>
          </w:tcPr>
          <w:p w14:paraId="2A4500C3" w14:textId="1D75ADF3" w:rsidR="00980228" w:rsidRPr="001D5898" w:rsidRDefault="00980228" w:rsidP="00FC08DF">
            <w:pPr>
              <w:spacing w:after="120"/>
              <w:rPr>
                <w:rFonts w:cstheme="minorHAnsi"/>
              </w:rPr>
            </w:pPr>
            <w:r w:rsidRPr="001D5898">
              <w:rPr>
                <w:rFonts w:cstheme="minorHAnsi"/>
              </w:rPr>
              <w:t>6</w:t>
            </w:r>
          </w:p>
        </w:tc>
        <w:tc>
          <w:tcPr>
            <w:tcW w:w="902" w:type="dxa"/>
          </w:tcPr>
          <w:p w14:paraId="343AF994" w14:textId="469F09EF" w:rsidR="00980228" w:rsidRPr="001D5898" w:rsidRDefault="00980228" w:rsidP="00FC08DF">
            <w:pPr>
              <w:spacing w:after="120"/>
              <w:rPr>
                <w:rFonts w:cstheme="minorHAnsi"/>
              </w:rPr>
            </w:pPr>
            <w:r w:rsidRPr="001D5898">
              <w:rPr>
                <w:rFonts w:cstheme="minorHAnsi"/>
              </w:rPr>
              <w:t>7</w:t>
            </w:r>
          </w:p>
        </w:tc>
        <w:tc>
          <w:tcPr>
            <w:tcW w:w="902" w:type="dxa"/>
          </w:tcPr>
          <w:p w14:paraId="55857A35" w14:textId="4A39AB6B" w:rsidR="00980228" w:rsidRPr="001D5898" w:rsidRDefault="00980228" w:rsidP="00FC08DF">
            <w:pPr>
              <w:spacing w:after="120"/>
              <w:rPr>
                <w:rFonts w:cstheme="minorHAnsi"/>
              </w:rPr>
            </w:pPr>
            <w:r w:rsidRPr="001D5898">
              <w:rPr>
                <w:rFonts w:cstheme="minorHAnsi"/>
              </w:rPr>
              <w:t>10</w:t>
            </w:r>
          </w:p>
        </w:tc>
      </w:tr>
      <w:tr w:rsidR="00980228" w:rsidRPr="001D5898" w14:paraId="3F0DD226" w14:textId="77777777" w:rsidTr="00684E84">
        <w:tc>
          <w:tcPr>
            <w:tcW w:w="901" w:type="dxa"/>
          </w:tcPr>
          <w:p w14:paraId="5958BC36" w14:textId="5367224C" w:rsidR="00980228" w:rsidRPr="001D5898" w:rsidRDefault="00980228" w:rsidP="00FC08DF">
            <w:pPr>
              <w:spacing w:after="120"/>
              <w:rPr>
                <w:rFonts w:cstheme="minorHAnsi"/>
              </w:rPr>
            </w:pPr>
            <w:r w:rsidRPr="001D5898">
              <w:rPr>
                <w:rFonts w:cstheme="minorHAnsi"/>
              </w:rPr>
              <w:t>1</w:t>
            </w:r>
          </w:p>
        </w:tc>
        <w:tc>
          <w:tcPr>
            <w:tcW w:w="901"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684E84">
        <w:tc>
          <w:tcPr>
            <w:tcW w:w="901" w:type="dxa"/>
          </w:tcPr>
          <w:p w14:paraId="1043C40A" w14:textId="704D9EAC" w:rsidR="00980228" w:rsidRPr="001D5898" w:rsidRDefault="00C65E83" w:rsidP="00FC08DF">
            <w:pPr>
              <w:spacing w:after="120"/>
              <w:rPr>
                <w:rFonts w:cstheme="minorHAnsi"/>
              </w:rPr>
            </w:pPr>
            <w:r w:rsidRPr="001D5898">
              <w:rPr>
                <w:rFonts w:cstheme="minorHAnsi"/>
              </w:rPr>
              <w:t>2</w:t>
            </w:r>
          </w:p>
        </w:tc>
        <w:tc>
          <w:tcPr>
            <w:tcW w:w="901"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684E84">
        <w:tc>
          <w:tcPr>
            <w:tcW w:w="901" w:type="dxa"/>
          </w:tcPr>
          <w:p w14:paraId="301F3DA4" w14:textId="77777777" w:rsidR="00980228" w:rsidRPr="001D5898" w:rsidRDefault="00980228" w:rsidP="00FC08DF">
            <w:pPr>
              <w:spacing w:after="120"/>
              <w:rPr>
                <w:rFonts w:cstheme="minorHAnsi"/>
              </w:rPr>
            </w:pPr>
          </w:p>
        </w:tc>
        <w:tc>
          <w:tcPr>
            <w:tcW w:w="901"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034EC834" w:rsidR="00641537" w:rsidRPr="001D5898" w:rsidRDefault="00641537"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26CCD5A8" w:rsidR="00980228" w:rsidRPr="001D5898" w:rsidRDefault="00C65E83" w:rsidP="00FC08DF">
      <w:pPr>
        <w:spacing w:after="120"/>
        <w:rPr>
          <w:rFonts w:cstheme="minorHAnsi"/>
        </w:rPr>
      </w:pPr>
      <w:r w:rsidRPr="001D5898">
        <w:rPr>
          <w:rFonts w:cstheme="minorHAnsi"/>
        </w:rPr>
        <w:t xml:space="preserve">Table </w:t>
      </w:r>
      <w:r w:rsidR="0042736D">
        <w:rPr>
          <w:rFonts w:cstheme="minorHAnsi"/>
        </w:rPr>
        <w:t>6</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FC08DF">
            <w:pPr>
              <w:spacing w:after="120"/>
              <w:rPr>
                <w:rFonts w:cstheme="minorHAnsi"/>
              </w:rPr>
            </w:pPr>
            <w:r w:rsidRPr="001D5898">
              <w:rPr>
                <w:rFonts w:cstheme="minorHAnsi"/>
              </w:rPr>
              <w:t>1</w:t>
            </w:r>
          </w:p>
        </w:tc>
        <w:tc>
          <w:tcPr>
            <w:tcW w:w="941" w:type="dxa"/>
          </w:tcPr>
          <w:p w14:paraId="6844373D" w14:textId="6C7BA193" w:rsidR="00980228" w:rsidRPr="001D5898" w:rsidRDefault="00980228" w:rsidP="00FC08DF">
            <w:pPr>
              <w:spacing w:after="120"/>
              <w:rPr>
                <w:rFonts w:cstheme="minorHAnsi"/>
              </w:rPr>
            </w:pPr>
            <w:r w:rsidRPr="001D5898">
              <w:rPr>
                <w:rFonts w:cstheme="minorHAnsi"/>
              </w:rPr>
              <w:t>2</w:t>
            </w:r>
          </w:p>
        </w:tc>
        <w:tc>
          <w:tcPr>
            <w:tcW w:w="941" w:type="dxa"/>
          </w:tcPr>
          <w:p w14:paraId="1C0806F0" w14:textId="6EB05AAC" w:rsidR="00980228" w:rsidRPr="001D5898" w:rsidRDefault="00980228" w:rsidP="00FC08DF">
            <w:pPr>
              <w:spacing w:after="120"/>
              <w:rPr>
                <w:rFonts w:cstheme="minorHAnsi"/>
              </w:rPr>
            </w:pPr>
            <w:r w:rsidRPr="001D5898">
              <w:rPr>
                <w:rFonts w:cstheme="minorHAnsi"/>
              </w:rPr>
              <w:t>3</w:t>
            </w:r>
          </w:p>
        </w:tc>
        <w:tc>
          <w:tcPr>
            <w:tcW w:w="941" w:type="dxa"/>
          </w:tcPr>
          <w:p w14:paraId="7AFEEE9D" w14:textId="7E936C65" w:rsidR="00980228" w:rsidRPr="001D5898" w:rsidRDefault="00980228" w:rsidP="00FC08DF">
            <w:pPr>
              <w:spacing w:after="120"/>
              <w:rPr>
                <w:rFonts w:cstheme="minorHAnsi"/>
              </w:rPr>
            </w:pPr>
            <w:r w:rsidRPr="001D5898">
              <w:rPr>
                <w:rFonts w:cstheme="minorHAnsi"/>
              </w:rPr>
              <w:t>4</w:t>
            </w:r>
          </w:p>
        </w:tc>
        <w:tc>
          <w:tcPr>
            <w:tcW w:w="941" w:type="dxa"/>
          </w:tcPr>
          <w:p w14:paraId="2114FD8A" w14:textId="3CC96676" w:rsidR="00980228" w:rsidRPr="001D5898" w:rsidRDefault="00980228" w:rsidP="00FC08DF">
            <w:pPr>
              <w:spacing w:after="120"/>
              <w:rPr>
                <w:rFonts w:cstheme="minorHAnsi"/>
              </w:rPr>
            </w:pPr>
            <w:r w:rsidRPr="001D5898">
              <w:rPr>
                <w:rFonts w:cstheme="minorHAnsi"/>
              </w:rPr>
              <w:t>5</w:t>
            </w:r>
          </w:p>
        </w:tc>
        <w:tc>
          <w:tcPr>
            <w:tcW w:w="1053" w:type="dxa"/>
          </w:tcPr>
          <w:p w14:paraId="3D4F5E64" w14:textId="156C8F5E" w:rsidR="00980228" w:rsidRPr="001D5898" w:rsidRDefault="00980228" w:rsidP="00FC08DF">
            <w:pPr>
              <w:spacing w:after="120"/>
              <w:rPr>
                <w:rFonts w:cstheme="minorHAnsi"/>
              </w:rPr>
            </w:pPr>
            <w:r w:rsidRPr="001D5898">
              <w:rPr>
                <w:rFonts w:cstheme="minorHAnsi"/>
              </w:rPr>
              <w:t>6</w:t>
            </w:r>
          </w:p>
        </w:tc>
        <w:tc>
          <w:tcPr>
            <w:tcW w:w="941" w:type="dxa"/>
          </w:tcPr>
          <w:p w14:paraId="28E4F234" w14:textId="00C4BC1B" w:rsidR="00980228" w:rsidRPr="001D5898" w:rsidRDefault="00980228" w:rsidP="00FC08DF">
            <w:pPr>
              <w:spacing w:after="120"/>
              <w:rPr>
                <w:rFonts w:cstheme="minorHAnsi"/>
              </w:rPr>
            </w:pPr>
            <w:r w:rsidRPr="001D5898">
              <w:rPr>
                <w:rFonts w:cstheme="minorHAnsi"/>
              </w:rPr>
              <w:t>7</w:t>
            </w:r>
          </w:p>
        </w:tc>
        <w:tc>
          <w:tcPr>
            <w:tcW w:w="941" w:type="dxa"/>
          </w:tcPr>
          <w:p w14:paraId="722C807E" w14:textId="0701E145" w:rsidR="00980228" w:rsidRPr="001D5898" w:rsidRDefault="00980228" w:rsidP="00FC08DF">
            <w:pPr>
              <w:spacing w:after="120"/>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FC08DF">
            <w:pPr>
              <w:spacing w:after="120"/>
              <w:rPr>
                <w:rFonts w:cstheme="minorHAnsi"/>
                <w:color w:val="FF0000"/>
              </w:rPr>
            </w:pPr>
            <w:r w:rsidRPr="001D5898">
              <w:rPr>
                <w:rFonts w:cstheme="minorHAnsi"/>
                <w:color w:val="FF0000"/>
              </w:rPr>
              <w:t>0.82</w:t>
            </w:r>
          </w:p>
          <w:p w14:paraId="15A23A42" w14:textId="411F6368" w:rsidR="00980228" w:rsidRPr="001D5898" w:rsidRDefault="00980228" w:rsidP="00FC08DF">
            <w:pPr>
              <w:spacing w:after="120"/>
              <w:rPr>
                <w:rFonts w:cstheme="minorHAnsi"/>
              </w:rPr>
            </w:pPr>
            <w:r w:rsidRPr="001D5898">
              <w:rPr>
                <w:rFonts w:cstheme="minorHAnsi"/>
              </w:rPr>
              <w:t>0.29</w:t>
            </w:r>
          </w:p>
        </w:tc>
        <w:tc>
          <w:tcPr>
            <w:tcW w:w="941" w:type="dxa"/>
          </w:tcPr>
          <w:p w14:paraId="136CBB32" w14:textId="77777777" w:rsidR="00980228" w:rsidRPr="001D5898" w:rsidRDefault="00980228" w:rsidP="00FC08DF">
            <w:pPr>
              <w:spacing w:after="120"/>
              <w:rPr>
                <w:rFonts w:cstheme="minorHAnsi"/>
                <w:color w:val="FF0000"/>
              </w:rPr>
            </w:pPr>
            <w:r w:rsidRPr="001D5898">
              <w:rPr>
                <w:rFonts w:cstheme="minorHAnsi"/>
                <w:color w:val="FF0000"/>
              </w:rPr>
              <w:t>0.75</w:t>
            </w:r>
          </w:p>
          <w:p w14:paraId="0BA1C3E8" w14:textId="2947B037" w:rsidR="00980228" w:rsidRPr="001D5898" w:rsidRDefault="00980228" w:rsidP="00FC08DF">
            <w:pPr>
              <w:spacing w:after="120"/>
              <w:rPr>
                <w:rFonts w:cstheme="minorHAnsi"/>
              </w:rPr>
            </w:pPr>
            <w:r w:rsidRPr="001D5898">
              <w:rPr>
                <w:rFonts w:cstheme="minorHAnsi"/>
              </w:rPr>
              <w:t>0.4</w:t>
            </w:r>
          </w:p>
        </w:tc>
        <w:tc>
          <w:tcPr>
            <w:tcW w:w="941" w:type="dxa"/>
          </w:tcPr>
          <w:p w14:paraId="21972C74" w14:textId="77777777" w:rsidR="00980228" w:rsidRPr="001D5898" w:rsidRDefault="00980228" w:rsidP="00FC08DF">
            <w:pPr>
              <w:spacing w:after="120"/>
              <w:rPr>
                <w:rFonts w:cstheme="minorHAnsi"/>
                <w:color w:val="FF0000"/>
              </w:rPr>
            </w:pPr>
            <w:r w:rsidRPr="001D5898">
              <w:rPr>
                <w:rFonts w:cstheme="minorHAnsi"/>
                <w:color w:val="FF0000"/>
              </w:rPr>
              <w:t>0.77</w:t>
            </w:r>
          </w:p>
          <w:p w14:paraId="57E54B29" w14:textId="56709AF0" w:rsidR="00980228" w:rsidRPr="001D5898" w:rsidRDefault="00980228" w:rsidP="00FC08DF">
            <w:pPr>
              <w:spacing w:after="120"/>
              <w:rPr>
                <w:rFonts w:cstheme="minorHAnsi"/>
              </w:rPr>
            </w:pPr>
            <w:r w:rsidRPr="001D5898">
              <w:rPr>
                <w:rFonts w:cstheme="minorHAnsi"/>
              </w:rPr>
              <w:t>0.60</w:t>
            </w:r>
          </w:p>
        </w:tc>
        <w:tc>
          <w:tcPr>
            <w:tcW w:w="941" w:type="dxa"/>
          </w:tcPr>
          <w:p w14:paraId="62E0E427" w14:textId="77777777" w:rsidR="00980228" w:rsidRPr="001D5898" w:rsidRDefault="00980228" w:rsidP="00FC08DF">
            <w:pPr>
              <w:spacing w:after="120"/>
              <w:rPr>
                <w:rFonts w:cstheme="minorHAnsi"/>
                <w:color w:val="FF0000"/>
              </w:rPr>
            </w:pPr>
            <w:r w:rsidRPr="001D5898">
              <w:rPr>
                <w:rFonts w:cstheme="minorHAnsi"/>
                <w:color w:val="FF0000"/>
              </w:rPr>
              <w:t>0.76</w:t>
            </w:r>
          </w:p>
          <w:p w14:paraId="1281405C" w14:textId="32A73378" w:rsidR="00980228" w:rsidRPr="001D5898" w:rsidRDefault="00980228" w:rsidP="00FC08DF">
            <w:pPr>
              <w:spacing w:after="120"/>
              <w:rPr>
                <w:rFonts w:cstheme="minorHAnsi"/>
              </w:rPr>
            </w:pPr>
            <w:r w:rsidRPr="001D5898">
              <w:rPr>
                <w:rFonts w:cstheme="minorHAnsi"/>
              </w:rPr>
              <w:t>0.50</w:t>
            </w:r>
          </w:p>
        </w:tc>
        <w:tc>
          <w:tcPr>
            <w:tcW w:w="941" w:type="dxa"/>
          </w:tcPr>
          <w:p w14:paraId="5CDC7B51" w14:textId="77777777" w:rsidR="00980228" w:rsidRPr="001D5898" w:rsidRDefault="00980228" w:rsidP="00FC08DF">
            <w:pPr>
              <w:spacing w:after="120"/>
              <w:rPr>
                <w:rFonts w:cstheme="minorHAnsi"/>
                <w:color w:val="FF0000"/>
              </w:rPr>
            </w:pPr>
            <w:r w:rsidRPr="001D5898">
              <w:rPr>
                <w:rFonts w:cstheme="minorHAnsi"/>
                <w:color w:val="FF0000"/>
              </w:rPr>
              <w:t>0.76</w:t>
            </w:r>
          </w:p>
          <w:p w14:paraId="038EC272" w14:textId="49A38118" w:rsidR="00980228" w:rsidRPr="001D5898" w:rsidRDefault="00980228" w:rsidP="00FC08DF">
            <w:pPr>
              <w:spacing w:after="120"/>
              <w:rPr>
                <w:rFonts w:cstheme="minorHAnsi"/>
              </w:rPr>
            </w:pPr>
            <w:r w:rsidRPr="001D5898">
              <w:rPr>
                <w:rFonts w:cstheme="minorHAnsi"/>
              </w:rPr>
              <w:t>0.50</w:t>
            </w:r>
          </w:p>
        </w:tc>
        <w:tc>
          <w:tcPr>
            <w:tcW w:w="1053" w:type="dxa"/>
          </w:tcPr>
          <w:p w14:paraId="4E7DD139" w14:textId="77777777" w:rsidR="00980228" w:rsidRPr="001D5898" w:rsidRDefault="00980228" w:rsidP="00FC08DF">
            <w:pPr>
              <w:spacing w:after="120"/>
              <w:rPr>
                <w:rFonts w:cstheme="minorHAnsi"/>
                <w:color w:val="FF0000"/>
              </w:rPr>
            </w:pPr>
            <w:r w:rsidRPr="001D5898">
              <w:rPr>
                <w:rFonts w:cstheme="minorHAnsi"/>
                <w:color w:val="FF0000"/>
              </w:rPr>
              <w:t>0.77</w:t>
            </w:r>
          </w:p>
          <w:p w14:paraId="16C64BA9" w14:textId="2CE745C4" w:rsidR="00980228" w:rsidRPr="001D5898" w:rsidRDefault="00980228" w:rsidP="00FC08DF">
            <w:pPr>
              <w:spacing w:after="120"/>
              <w:rPr>
                <w:rFonts w:cstheme="minorHAnsi"/>
              </w:rPr>
            </w:pPr>
            <w:r w:rsidRPr="001D5898">
              <w:rPr>
                <w:rFonts w:cstheme="minorHAnsi"/>
              </w:rPr>
              <w:t>0.60</w:t>
            </w:r>
          </w:p>
        </w:tc>
        <w:tc>
          <w:tcPr>
            <w:tcW w:w="941" w:type="dxa"/>
          </w:tcPr>
          <w:p w14:paraId="71B64EC2" w14:textId="77777777" w:rsidR="00980228" w:rsidRPr="001D5898" w:rsidRDefault="00980228" w:rsidP="00FC08DF">
            <w:pPr>
              <w:spacing w:after="120"/>
              <w:rPr>
                <w:rFonts w:cstheme="minorHAnsi"/>
                <w:color w:val="FF0000"/>
              </w:rPr>
            </w:pPr>
            <w:r w:rsidRPr="001D5898">
              <w:rPr>
                <w:rFonts w:cstheme="minorHAnsi"/>
                <w:color w:val="FF0000"/>
              </w:rPr>
              <w:t>0.76</w:t>
            </w:r>
          </w:p>
          <w:p w14:paraId="5051475E" w14:textId="653BDC6D" w:rsidR="00980228" w:rsidRPr="001D5898" w:rsidRDefault="00980228" w:rsidP="00FC08DF">
            <w:pPr>
              <w:spacing w:after="120"/>
              <w:rPr>
                <w:rFonts w:cstheme="minorHAnsi"/>
              </w:rPr>
            </w:pPr>
            <w:r w:rsidRPr="001D5898">
              <w:rPr>
                <w:rFonts w:cstheme="minorHAnsi"/>
              </w:rPr>
              <w:t>0.50</w:t>
            </w:r>
          </w:p>
        </w:tc>
        <w:tc>
          <w:tcPr>
            <w:tcW w:w="941" w:type="dxa"/>
          </w:tcPr>
          <w:p w14:paraId="394C1F90" w14:textId="77777777" w:rsidR="00980228" w:rsidRPr="001D5898" w:rsidRDefault="00980228" w:rsidP="00FC08DF">
            <w:pPr>
              <w:spacing w:after="120"/>
              <w:rPr>
                <w:rFonts w:cstheme="minorHAnsi"/>
                <w:color w:val="FF0000"/>
              </w:rPr>
            </w:pPr>
            <w:r w:rsidRPr="001D5898">
              <w:rPr>
                <w:rFonts w:cstheme="minorHAnsi"/>
                <w:color w:val="FF0000"/>
              </w:rPr>
              <w:t>0.76</w:t>
            </w:r>
          </w:p>
          <w:p w14:paraId="592BCB19" w14:textId="7834F21E" w:rsidR="00980228" w:rsidRPr="001D5898" w:rsidRDefault="00980228" w:rsidP="00FC08DF">
            <w:pPr>
              <w:spacing w:after="120"/>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FC08DF">
            <w:pPr>
              <w:spacing w:after="120"/>
              <w:rPr>
                <w:rFonts w:cstheme="minorHAnsi"/>
                <w:color w:val="FF0000"/>
              </w:rPr>
            </w:pPr>
            <w:r w:rsidRPr="001D5898">
              <w:rPr>
                <w:rFonts w:cstheme="minorHAnsi"/>
                <w:color w:val="FF0000"/>
              </w:rPr>
              <w:t>0.67</w:t>
            </w:r>
          </w:p>
          <w:p w14:paraId="2C78B0F8" w14:textId="1343B5D9" w:rsidR="00980228" w:rsidRPr="001D5898" w:rsidRDefault="00980228" w:rsidP="00FC08DF">
            <w:pPr>
              <w:spacing w:after="120"/>
              <w:rPr>
                <w:rFonts w:cstheme="minorHAnsi"/>
              </w:rPr>
            </w:pPr>
            <w:r w:rsidRPr="001D5898">
              <w:rPr>
                <w:rFonts w:cstheme="minorHAnsi"/>
              </w:rPr>
              <w:t>0.47</w:t>
            </w:r>
          </w:p>
        </w:tc>
        <w:tc>
          <w:tcPr>
            <w:tcW w:w="941" w:type="dxa"/>
          </w:tcPr>
          <w:p w14:paraId="10D4F6A1" w14:textId="77777777" w:rsidR="00980228" w:rsidRPr="001D5898" w:rsidRDefault="00980228" w:rsidP="00FC08DF">
            <w:pPr>
              <w:spacing w:after="120"/>
              <w:rPr>
                <w:rFonts w:cstheme="minorHAnsi"/>
                <w:color w:val="FF0000"/>
              </w:rPr>
            </w:pPr>
            <w:r w:rsidRPr="001D5898">
              <w:rPr>
                <w:rFonts w:cstheme="minorHAnsi"/>
                <w:color w:val="FF0000"/>
              </w:rPr>
              <w:t>0.93</w:t>
            </w:r>
          </w:p>
          <w:p w14:paraId="2D29F56F" w14:textId="4C184F9A" w:rsidR="00980228" w:rsidRPr="001D5898" w:rsidRDefault="00980228" w:rsidP="00FC08DF">
            <w:pPr>
              <w:spacing w:after="120"/>
              <w:rPr>
                <w:rFonts w:cstheme="minorHAnsi"/>
              </w:rPr>
            </w:pPr>
            <w:r w:rsidRPr="001D5898">
              <w:rPr>
                <w:rFonts w:cstheme="minorHAnsi"/>
              </w:rPr>
              <w:t>0.12</w:t>
            </w:r>
          </w:p>
        </w:tc>
        <w:tc>
          <w:tcPr>
            <w:tcW w:w="941" w:type="dxa"/>
          </w:tcPr>
          <w:p w14:paraId="67ED0E2F" w14:textId="77777777" w:rsidR="00980228" w:rsidRPr="001D5898" w:rsidRDefault="00980228" w:rsidP="00FC08DF">
            <w:pPr>
              <w:spacing w:after="120"/>
              <w:rPr>
                <w:rFonts w:cstheme="minorHAnsi"/>
                <w:color w:val="FF0000"/>
              </w:rPr>
            </w:pPr>
            <w:r w:rsidRPr="001D5898">
              <w:rPr>
                <w:rFonts w:cstheme="minorHAnsi"/>
                <w:color w:val="FF0000"/>
              </w:rPr>
              <w:t>0.96</w:t>
            </w:r>
          </w:p>
          <w:p w14:paraId="3DB966E9" w14:textId="601C9FA0" w:rsidR="00980228" w:rsidRPr="001D5898" w:rsidRDefault="00980228" w:rsidP="00FC08DF">
            <w:pPr>
              <w:spacing w:after="120"/>
              <w:rPr>
                <w:rFonts w:cstheme="minorHAnsi"/>
              </w:rPr>
            </w:pPr>
            <w:r w:rsidRPr="001D5898">
              <w:rPr>
                <w:rFonts w:cstheme="minorHAnsi"/>
              </w:rPr>
              <w:t>0.19</w:t>
            </w:r>
          </w:p>
        </w:tc>
        <w:tc>
          <w:tcPr>
            <w:tcW w:w="941" w:type="dxa"/>
          </w:tcPr>
          <w:p w14:paraId="602D0689" w14:textId="77777777" w:rsidR="00980228" w:rsidRPr="001D5898" w:rsidRDefault="00980228" w:rsidP="00FC08DF">
            <w:pPr>
              <w:spacing w:after="120"/>
              <w:rPr>
                <w:rFonts w:cstheme="minorHAnsi"/>
                <w:color w:val="FF0000"/>
              </w:rPr>
            </w:pPr>
            <w:r w:rsidRPr="001D5898">
              <w:rPr>
                <w:rFonts w:cstheme="minorHAnsi"/>
                <w:color w:val="FF0000"/>
              </w:rPr>
              <w:t>0.93</w:t>
            </w:r>
          </w:p>
          <w:p w14:paraId="0CADCC58" w14:textId="5C4D0D55" w:rsidR="00980228" w:rsidRPr="001D5898" w:rsidRDefault="00980228" w:rsidP="00FC08DF">
            <w:pPr>
              <w:spacing w:after="120"/>
              <w:rPr>
                <w:rFonts w:cstheme="minorHAnsi"/>
              </w:rPr>
            </w:pPr>
            <w:r w:rsidRPr="001D5898">
              <w:rPr>
                <w:rFonts w:cstheme="minorHAnsi"/>
              </w:rPr>
              <w:t>0.19</w:t>
            </w:r>
          </w:p>
        </w:tc>
        <w:tc>
          <w:tcPr>
            <w:tcW w:w="941" w:type="dxa"/>
          </w:tcPr>
          <w:p w14:paraId="6CA21191" w14:textId="77777777" w:rsidR="00980228" w:rsidRPr="001D5898" w:rsidRDefault="00980228" w:rsidP="00FC08DF">
            <w:pPr>
              <w:spacing w:after="120"/>
              <w:rPr>
                <w:rFonts w:cstheme="minorHAnsi"/>
                <w:color w:val="FF0000"/>
              </w:rPr>
            </w:pPr>
            <w:r w:rsidRPr="001D5898">
              <w:rPr>
                <w:rFonts w:cstheme="minorHAnsi"/>
                <w:color w:val="FF0000"/>
              </w:rPr>
              <w:t>0.93</w:t>
            </w:r>
          </w:p>
          <w:p w14:paraId="0284FB54" w14:textId="7DCCAD82" w:rsidR="00980228" w:rsidRPr="001D5898" w:rsidRDefault="00980228" w:rsidP="00FC08DF">
            <w:pPr>
              <w:spacing w:after="120"/>
              <w:rPr>
                <w:rFonts w:cstheme="minorHAnsi"/>
              </w:rPr>
            </w:pPr>
            <w:r w:rsidRPr="001D5898">
              <w:rPr>
                <w:rFonts w:cstheme="minorHAnsi"/>
              </w:rPr>
              <w:t>0.19</w:t>
            </w:r>
          </w:p>
        </w:tc>
        <w:tc>
          <w:tcPr>
            <w:tcW w:w="1053" w:type="dxa"/>
          </w:tcPr>
          <w:p w14:paraId="7D4C0A95" w14:textId="77777777" w:rsidR="00980228" w:rsidRPr="001D5898" w:rsidRDefault="00980228" w:rsidP="00FC08DF">
            <w:pPr>
              <w:spacing w:after="120"/>
              <w:rPr>
                <w:rFonts w:cstheme="minorHAnsi"/>
                <w:color w:val="FF0000"/>
              </w:rPr>
            </w:pPr>
            <w:r w:rsidRPr="001D5898">
              <w:rPr>
                <w:rFonts w:cstheme="minorHAnsi"/>
                <w:color w:val="FF0000"/>
              </w:rPr>
              <w:t>0.96</w:t>
            </w:r>
          </w:p>
          <w:p w14:paraId="42AA7133" w14:textId="58D3D6ED" w:rsidR="00980228" w:rsidRPr="001D5898" w:rsidRDefault="00980228" w:rsidP="00FC08DF">
            <w:pPr>
              <w:spacing w:after="120"/>
              <w:rPr>
                <w:rFonts w:cstheme="minorHAnsi"/>
              </w:rPr>
            </w:pPr>
            <w:r w:rsidRPr="001D5898">
              <w:rPr>
                <w:rFonts w:cstheme="minorHAnsi"/>
              </w:rPr>
              <w:t>0.19</w:t>
            </w:r>
          </w:p>
        </w:tc>
        <w:tc>
          <w:tcPr>
            <w:tcW w:w="941" w:type="dxa"/>
          </w:tcPr>
          <w:p w14:paraId="1F753E39" w14:textId="77777777" w:rsidR="00980228" w:rsidRPr="001D5898" w:rsidRDefault="00980228" w:rsidP="00FC08DF">
            <w:pPr>
              <w:spacing w:after="120"/>
              <w:rPr>
                <w:rFonts w:cstheme="minorHAnsi"/>
                <w:color w:val="FF0000"/>
              </w:rPr>
            </w:pPr>
            <w:r w:rsidRPr="001D5898">
              <w:rPr>
                <w:rFonts w:cstheme="minorHAnsi"/>
                <w:color w:val="FF0000"/>
              </w:rPr>
              <w:t>0.93</w:t>
            </w:r>
          </w:p>
          <w:p w14:paraId="1FC58766" w14:textId="705D3ED2" w:rsidR="00980228" w:rsidRPr="001D5898" w:rsidRDefault="00980228" w:rsidP="00FC08DF">
            <w:pPr>
              <w:spacing w:after="120"/>
              <w:rPr>
                <w:rFonts w:cstheme="minorHAnsi"/>
              </w:rPr>
            </w:pPr>
            <w:r w:rsidRPr="001D5898">
              <w:rPr>
                <w:rFonts w:cstheme="minorHAnsi"/>
              </w:rPr>
              <w:t>0.19</w:t>
            </w:r>
          </w:p>
        </w:tc>
        <w:tc>
          <w:tcPr>
            <w:tcW w:w="941" w:type="dxa"/>
          </w:tcPr>
          <w:p w14:paraId="3619EC28" w14:textId="77777777" w:rsidR="00980228" w:rsidRPr="001D5898" w:rsidRDefault="00980228" w:rsidP="00FC08DF">
            <w:pPr>
              <w:spacing w:after="120"/>
              <w:rPr>
                <w:rFonts w:cstheme="minorHAnsi"/>
                <w:color w:val="FF0000"/>
              </w:rPr>
            </w:pPr>
            <w:r w:rsidRPr="001D5898">
              <w:rPr>
                <w:rFonts w:cstheme="minorHAnsi"/>
                <w:color w:val="FF0000"/>
              </w:rPr>
              <w:t>0.93</w:t>
            </w:r>
          </w:p>
          <w:p w14:paraId="77E824AD" w14:textId="30D13D17" w:rsidR="00980228" w:rsidRPr="001D5898" w:rsidRDefault="00980228" w:rsidP="00FC08DF">
            <w:pPr>
              <w:spacing w:after="120"/>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FC08DF">
            <w:pPr>
              <w:spacing w:after="120"/>
              <w:rPr>
                <w:rFonts w:cstheme="minorHAnsi"/>
                <w:color w:val="FF0000"/>
              </w:rPr>
            </w:pPr>
            <w:r w:rsidRPr="001D5898">
              <w:rPr>
                <w:rFonts w:cstheme="minorHAnsi"/>
                <w:color w:val="FF0000"/>
              </w:rPr>
              <w:t>0.74</w:t>
            </w:r>
          </w:p>
          <w:p w14:paraId="5577D928" w14:textId="37D2364D" w:rsidR="00980228" w:rsidRPr="001D5898" w:rsidRDefault="00980228" w:rsidP="00FC08DF">
            <w:pPr>
              <w:spacing w:after="120"/>
              <w:rPr>
                <w:rFonts w:cstheme="minorHAnsi"/>
              </w:rPr>
            </w:pPr>
            <w:r w:rsidRPr="001D5898">
              <w:rPr>
                <w:rFonts w:cstheme="minorHAnsi"/>
              </w:rPr>
              <w:t>0.36</w:t>
            </w:r>
          </w:p>
        </w:tc>
        <w:tc>
          <w:tcPr>
            <w:tcW w:w="941" w:type="dxa"/>
          </w:tcPr>
          <w:p w14:paraId="22A7856C" w14:textId="77777777" w:rsidR="00980228" w:rsidRPr="001D5898" w:rsidRDefault="00980228" w:rsidP="00FC08DF">
            <w:pPr>
              <w:spacing w:after="120"/>
              <w:rPr>
                <w:rFonts w:cstheme="minorHAnsi"/>
                <w:color w:val="FF0000"/>
              </w:rPr>
            </w:pPr>
            <w:r w:rsidRPr="001D5898">
              <w:rPr>
                <w:rFonts w:cstheme="minorHAnsi"/>
                <w:color w:val="FF0000"/>
              </w:rPr>
              <w:t>0.83</w:t>
            </w:r>
          </w:p>
          <w:p w14:paraId="71D2C8B7" w14:textId="4840A7B9" w:rsidR="00980228" w:rsidRPr="001D5898" w:rsidRDefault="00980228" w:rsidP="00FC08DF">
            <w:pPr>
              <w:spacing w:after="120"/>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FC08DF">
            <w:pPr>
              <w:spacing w:after="120"/>
              <w:rPr>
                <w:rFonts w:cstheme="minorHAnsi"/>
                <w:color w:val="FF0000"/>
              </w:rPr>
            </w:pPr>
            <w:r w:rsidRPr="001D5898">
              <w:rPr>
                <w:rFonts w:cstheme="minorHAnsi"/>
                <w:color w:val="FF0000"/>
              </w:rPr>
              <w:t>0.85</w:t>
            </w:r>
          </w:p>
          <w:p w14:paraId="3E6B17FB" w14:textId="14C4AF24" w:rsidR="00980228" w:rsidRPr="001D5898" w:rsidRDefault="00980228" w:rsidP="00FC08DF">
            <w:pPr>
              <w:spacing w:after="120"/>
              <w:rPr>
                <w:rFonts w:cstheme="minorHAnsi"/>
              </w:rPr>
            </w:pPr>
            <w:r w:rsidRPr="001D5898">
              <w:rPr>
                <w:rFonts w:cstheme="minorHAnsi"/>
              </w:rPr>
              <w:t>0.29</w:t>
            </w:r>
          </w:p>
        </w:tc>
        <w:tc>
          <w:tcPr>
            <w:tcW w:w="941" w:type="dxa"/>
          </w:tcPr>
          <w:p w14:paraId="4859A785" w14:textId="77777777" w:rsidR="00980228" w:rsidRPr="001D5898" w:rsidRDefault="00980228" w:rsidP="00FC08DF">
            <w:pPr>
              <w:spacing w:after="120"/>
              <w:rPr>
                <w:rFonts w:cstheme="minorHAnsi"/>
                <w:color w:val="FF0000"/>
              </w:rPr>
            </w:pPr>
            <w:r w:rsidRPr="001D5898">
              <w:rPr>
                <w:rFonts w:cstheme="minorHAnsi"/>
                <w:color w:val="FF0000"/>
              </w:rPr>
              <w:t>0.84</w:t>
            </w:r>
          </w:p>
          <w:p w14:paraId="2D83C9A2" w14:textId="7B726597" w:rsidR="00980228" w:rsidRPr="001D5898" w:rsidRDefault="00980228" w:rsidP="00FC08DF">
            <w:pPr>
              <w:spacing w:after="120"/>
              <w:rPr>
                <w:rFonts w:cstheme="minorHAnsi"/>
              </w:rPr>
            </w:pPr>
            <w:r w:rsidRPr="001D5898">
              <w:rPr>
                <w:rFonts w:cstheme="minorHAnsi"/>
              </w:rPr>
              <w:t>0.27</w:t>
            </w:r>
          </w:p>
        </w:tc>
        <w:tc>
          <w:tcPr>
            <w:tcW w:w="941" w:type="dxa"/>
          </w:tcPr>
          <w:p w14:paraId="1D33E3FF" w14:textId="77777777" w:rsidR="00980228" w:rsidRPr="001D5898" w:rsidRDefault="00980228" w:rsidP="00FC08DF">
            <w:pPr>
              <w:spacing w:after="120"/>
              <w:rPr>
                <w:rFonts w:cstheme="minorHAnsi"/>
                <w:color w:val="FF0000"/>
              </w:rPr>
            </w:pPr>
            <w:r w:rsidRPr="001D5898">
              <w:rPr>
                <w:rFonts w:cstheme="minorHAnsi"/>
                <w:color w:val="FF0000"/>
              </w:rPr>
              <w:t>0.84</w:t>
            </w:r>
          </w:p>
          <w:p w14:paraId="33DB1056" w14:textId="74E87F73" w:rsidR="00980228" w:rsidRPr="001D5898" w:rsidRDefault="00980228" w:rsidP="00FC08DF">
            <w:pPr>
              <w:spacing w:after="120"/>
              <w:rPr>
                <w:rFonts w:cstheme="minorHAnsi"/>
              </w:rPr>
            </w:pPr>
            <w:r w:rsidRPr="001D5898">
              <w:rPr>
                <w:rFonts w:cstheme="minorHAnsi"/>
              </w:rPr>
              <w:t>0.27</w:t>
            </w:r>
          </w:p>
        </w:tc>
        <w:tc>
          <w:tcPr>
            <w:tcW w:w="1053" w:type="dxa"/>
          </w:tcPr>
          <w:p w14:paraId="295E41F3" w14:textId="77777777" w:rsidR="00980228" w:rsidRPr="001D5898" w:rsidRDefault="00980228" w:rsidP="00FC08DF">
            <w:pPr>
              <w:spacing w:after="120"/>
              <w:rPr>
                <w:rFonts w:cstheme="minorHAnsi"/>
                <w:color w:val="FF0000"/>
              </w:rPr>
            </w:pPr>
            <w:r w:rsidRPr="001D5898">
              <w:rPr>
                <w:rFonts w:cstheme="minorHAnsi"/>
                <w:color w:val="FF0000"/>
              </w:rPr>
              <w:t>0.85</w:t>
            </w:r>
          </w:p>
          <w:p w14:paraId="760E8DD4" w14:textId="2AA82969" w:rsidR="00980228" w:rsidRPr="001D5898" w:rsidRDefault="00980228" w:rsidP="00FC08DF">
            <w:pPr>
              <w:spacing w:after="120"/>
              <w:rPr>
                <w:rFonts w:cstheme="minorHAnsi"/>
              </w:rPr>
            </w:pPr>
            <w:r w:rsidRPr="001D5898">
              <w:rPr>
                <w:rFonts w:cstheme="minorHAnsi"/>
              </w:rPr>
              <w:t>0.29</w:t>
            </w:r>
          </w:p>
        </w:tc>
        <w:tc>
          <w:tcPr>
            <w:tcW w:w="941" w:type="dxa"/>
          </w:tcPr>
          <w:p w14:paraId="3AB49B29" w14:textId="77777777" w:rsidR="00980228" w:rsidRPr="001D5898" w:rsidRDefault="00980228" w:rsidP="00FC08DF">
            <w:pPr>
              <w:spacing w:after="120"/>
              <w:rPr>
                <w:rFonts w:cstheme="minorHAnsi"/>
                <w:color w:val="FF0000"/>
              </w:rPr>
            </w:pPr>
            <w:r w:rsidRPr="001D5898">
              <w:rPr>
                <w:rFonts w:cstheme="minorHAnsi"/>
                <w:color w:val="FF0000"/>
              </w:rPr>
              <w:t>0.84</w:t>
            </w:r>
          </w:p>
          <w:p w14:paraId="2763EF02" w14:textId="66CD77C1" w:rsidR="00980228" w:rsidRPr="001D5898" w:rsidRDefault="00980228" w:rsidP="00FC08DF">
            <w:pPr>
              <w:spacing w:after="120"/>
              <w:rPr>
                <w:rFonts w:cstheme="minorHAnsi"/>
              </w:rPr>
            </w:pPr>
            <w:r w:rsidRPr="001D5898">
              <w:rPr>
                <w:rFonts w:cstheme="minorHAnsi"/>
              </w:rPr>
              <w:t>0.27</w:t>
            </w:r>
          </w:p>
        </w:tc>
        <w:tc>
          <w:tcPr>
            <w:tcW w:w="941" w:type="dxa"/>
          </w:tcPr>
          <w:p w14:paraId="31657610" w14:textId="77777777" w:rsidR="00980228" w:rsidRPr="001D5898" w:rsidRDefault="00980228" w:rsidP="00FC08DF">
            <w:pPr>
              <w:spacing w:after="120"/>
              <w:rPr>
                <w:rFonts w:cstheme="minorHAnsi"/>
                <w:color w:val="FF0000"/>
              </w:rPr>
            </w:pPr>
            <w:r w:rsidRPr="001D5898">
              <w:rPr>
                <w:rFonts w:cstheme="minorHAnsi"/>
                <w:color w:val="FF0000"/>
              </w:rPr>
              <w:t>0.84</w:t>
            </w:r>
          </w:p>
          <w:p w14:paraId="3FD4F645" w14:textId="6E435767" w:rsidR="00980228" w:rsidRPr="001D5898" w:rsidRDefault="00980228" w:rsidP="00FC08DF">
            <w:pPr>
              <w:spacing w:after="120"/>
              <w:rPr>
                <w:rFonts w:cstheme="minorHAnsi"/>
              </w:rPr>
            </w:pPr>
            <w:r w:rsidRPr="001D5898">
              <w:rPr>
                <w:rFonts w:cstheme="minorHAnsi"/>
              </w:rPr>
              <w:t>0.27</w:t>
            </w:r>
          </w:p>
        </w:tc>
      </w:tr>
      <w:tr w:rsidR="00980228" w:rsidRPr="001D5898" w14:paraId="3C0AEEF6" w14:textId="77777777" w:rsidTr="00980228">
        <w:tc>
          <w:tcPr>
            <w:tcW w:w="1028" w:type="dxa"/>
          </w:tcPr>
          <w:p w14:paraId="5B03411F" w14:textId="0DD84858" w:rsidR="00980228" w:rsidRPr="001D5898" w:rsidRDefault="00980228" w:rsidP="00FC08DF">
            <w:pPr>
              <w:spacing w:after="120"/>
              <w:rPr>
                <w:rFonts w:cstheme="minorHAnsi"/>
              </w:rPr>
            </w:pPr>
            <w:r w:rsidRPr="001D5898">
              <w:rPr>
                <w:rFonts w:cstheme="minorHAnsi"/>
              </w:rPr>
              <w:t>Model score (5CV)</w:t>
            </w:r>
          </w:p>
        </w:tc>
        <w:tc>
          <w:tcPr>
            <w:tcW w:w="941" w:type="dxa"/>
          </w:tcPr>
          <w:p w14:paraId="26E63128" w14:textId="021EE09B" w:rsidR="00980228" w:rsidRPr="001D5898" w:rsidRDefault="00980228" w:rsidP="00FC08DF">
            <w:pPr>
              <w:spacing w:after="120"/>
              <w:rPr>
                <w:rFonts w:cstheme="minorHAnsi"/>
              </w:rPr>
            </w:pPr>
            <w:r w:rsidRPr="001D5898">
              <w:rPr>
                <w:rFonts w:cstheme="minorHAnsi"/>
              </w:rPr>
              <w:t>0.74828</w:t>
            </w:r>
          </w:p>
        </w:tc>
        <w:tc>
          <w:tcPr>
            <w:tcW w:w="941" w:type="dxa"/>
          </w:tcPr>
          <w:p w14:paraId="67F89EC6" w14:textId="2C1407F4" w:rsidR="00980228" w:rsidRPr="001D5898" w:rsidRDefault="00980228" w:rsidP="00FC08DF">
            <w:pPr>
              <w:spacing w:after="120"/>
              <w:rPr>
                <w:rFonts w:cstheme="minorHAnsi"/>
              </w:rPr>
            </w:pPr>
            <w:r w:rsidRPr="001D5898">
              <w:rPr>
                <w:rFonts w:cstheme="minorHAnsi"/>
              </w:rPr>
              <w:t>0.69968</w:t>
            </w:r>
          </w:p>
        </w:tc>
        <w:tc>
          <w:tcPr>
            <w:tcW w:w="941" w:type="dxa"/>
          </w:tcPr>
          <w:p w14:paraId="47F00A90" w14:textId="75A3CBC4" w:rsidR="00980228" w:rsidRPr="001D5898" w:rsidRDefault="00980228" w:rsidP="00FC08DF">
            <w:pPr>
              <w:spacing w:after="120"/>
              <w:rPr>
                <w:rFonts w:cstheme="minorHAnsi"/>
              </w:rPr>
            </w:pPr>
            <w:r w:rsidRPr="001D5898">
              <w:rPr>
                <w:rFonts w:cstheme="minorHAnsi"/>
              </w:rPr>
              <w:t>0.69318</w:t>
            </w:r>
          </w:p>
        </w:tc>
        <w:tc>
          <w:tcPr>
            <w:tcW w:w="941" w:type="dxa"/>
          </w:tcPr>
          <w:p w14:paraId="5ED22115" w14:textId="4DE41890" w:rsidR="00980228" w:rsidRPr="001D5898" w:rsidRDefault="00980228" w:rsidP="00FC08DF">
            <w:pPr>
              <w:spacing w:after="120"/>
              <w:rPr>
                <w:rFonts w:cstheme="minorHAnsi"/>
              </w:rPr>
            </w:pPr>
            <w:r w:rsidRPr="001D5898">
              <w:rPr>
                <w:rFonts w:cstheme="minorHAnsi"/>
              </w:rPr>
              <w:t>0.67705</w:t>
            </w:r>
          </w:p>
        </w:tc>
        <w:tc>
          <w:tcPr>
            <w:tcW w:w="941" w:type="dxa"/>
          </w:tcPr>
          <w:p w14:paraId="3E4C1C9D" w14:textId="10D42AAC" w:rsidR="00980228" w:rsidRPr="001D5898" w:rsidRDefault="00980228" w:rsidP="00FC08DF">
            <w:pPr>
              <w:spacing w:after="120"/>
              <w:rPr>
                <w:rFonts w:cstheme="minorHAnsi"/>
              </w:rPr>
            </w:pPr>
            <w:r w:rsidRPr="001D5898">
              <w:rPr>
                <w:rFonts w:cstheme="minorHAnsi"/>
              </w:rPr>
              <w:t>0.70597</w:t>
            </w:r>
          </w:p>
        </w:tc>
        <w:tc>
          <w:tcPr>
            <w:tcW w:w="1053" w:type="dxa"/>
          </w:tcPr>
          <w:p w14:paraId="08F281CA" w14:textId="3C580770" w:rsidR="00980228" w:rsidRPr="001D5898" w:rsidRDefault="00980228" w:rsidP="00FC08DF">
            <w:pPr>
              <w:spacing w:after="120"/>
              <w:rPr>
                <w:rFonts w:cstheme="minorHAnsi"/>
              </w:rPr>
            </w:pPr>
            <w:r w:rsidRPr="001D5898">
              <w:rPr>
                <w:rFonts w:cstheme="minorHAnsi"/>
              </w:rPr>
              <w:t>0.741830</w:t>
            </w:r>
          </w:p>
        </w:tc>
        <w:tc>
          <w:tcPr>
            <w:tcW w:w="941" w:type="dxa"/>
          </w:tcPr>
          <w:p w14:paraId="5A69D230" w14:textId="5F9D9B34" w:rsidR="00980228" w:rsidRPr="001D5898" w:rsidRDefault="00980228" w:rsidP="00FC08DF">
            <w:pPr>
              <w:spacing w:after="120"/>
              <w:rPr>
                <w:rFonts w:cstheme="minorHAnsi"/>
              </w:rPr>
            </w:pPr>
            <w:r w:rsidRPr="001D5898">
              <w:rPr>
                <w:rFonts w:cstheme="minorHAnsi"/>
              </w:rPr>
              <w:t>0.72221</w:t>
            </w:r>
          </w:p>
        </w:tc>
        <w:tc>
          <w:tcPr>
            <w:tcW w:w="941" w:type="dxa"/>
          </w:tcPr>
          <w:p w14:paraId="28B150EF" w14:textId="2961A781" w:rsidR="00980228" w:rsidRPr="001D5898" w:rsidRDefault="00980228" w:rsidP="00FC08DF">
            <w:pPr>
              <w:spacing w:after="120"/>
              <w:rPr>
                <w:rFonts w:cstheme="minorHAnsi"/>
              </w:rPr>
            </w:pPr>
            <w:r w:rsidRPr="001D5898">
              <w:rPr>
                <w:rFonts w:cstheme="minorHAnsi"/>
              </w:rPr>
              <w:t>0.72538</w:t>
            </w:r>
          </w:p>
        </w:tc>
      </w:tr>
    </w:tbl>
    <w:p w14:paraId="6E8F4E54" w14:textId="6FBB6111" w:rsidR="00E05693" w:rsidRPr="001D5898" w:rsidRDefault="00DD0FF2" w:rsidP="00FC08DF">
      <w:pPr>
        <w:spacing w:after="120"/>
        <w:rPr>
          <w:rFonts w:cstheme="minorHAnsi"/>
        </w:rPr>
      </w:pPr>
      <w:r w:rsidRPr="001D5898">
        <w:rPr>
          <w:rFonts w:cstheme="minorHAnsi"/>
        </w:rPr>
        <w:t>5CV – 5-fold cross-validation</w:t>
      </w:r>
    </w:p>
    <w:p w14:paraId="1D650EB3" w14:textId="67CD3F37" w:rsidR="00C65E83" w:rsidRPr="001D5898" w:rsidRDefault="00C65E83" w:rsidP="00FC08DF">
      <w:pPr>
        <w:spacing w:after="120"/>
        <w:rPr>
          <w:rFonts w:cstheme="minorHAnsi"/>
        </w:rPr>
      </w:pPr>
      <w:r w:rsidRPr="001D5898">
        <w:rPr>
          <w:rFonts w:cstheme="minorHAnsi"/>
        </w:rPr>
        <w:t xml:space="preserve">Table </w:t>
      </w:r>
      <w:r w:rsidR="0042736D">
        <w:rPr>
          <w:rFonts w:cstheme="minorHAnsi"/>
        </w:rPr>
        <w:t>7</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r w:rsidR="003A7BF5" w:rsidRPr="001D589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FC08DF">
            <w:pPr>
              <w:spacing w:after="120"/>
              <w:rPr>
                <w:rFonts w:cstheme="minorHAnsi"/>
              </w:rPr>
            </w:pPr>
            <w:r w:rsidRPr="001D5898">
              <w:rPr>
                <w:rFonts w:cstheme="minorHAnsi"/>
              </w:rPr>
              <w:t>1</w:t>
            </w:r>
          </w:p>
        </w:tc>
        <w:tc>
          <w:tcPr>
            <w:tcW w:w="1002" w:type="dxa"/>
          </w:tcPr>
          <w:p w14:paraId="7523F0EA" w14:textId="6F19E146" w:rsidR="00343BCF" w:rsidRPr="001D5898" w:rsidRDefault="00343BCF" w:rsidP="00FC08DF">
            <w:pPr>
              <w:spacing w:after="120"/>
              <w:rPr>
                <w:rFonts w:cstheme="minorHAnsi"/>
              </w:rPr>
            </w:pPr>
            <w:r w:rsidRPr="001D5898">
              <w:rPr>
                <w:rFonts w:cstheme="minorHAnsi"/>
              </w:rPr>
              <w:t>2</w:t>
            </w:r>
          </w:p>
        </w:tc>
        <w:tc>
          <w:tcPr>
            <w:tcW w:w="1002" w:type="dxa"/>
          </w:tcPr>
          <w:p w14:paraId="7EDE4733" w14:textId="4EE432D7" w:rsidR="00343BCF" w:rsidRPr="001D5898" w:rsidRDefault="00343BCF" w:rsidP="00FC08DF">
            <w:pPr>
              <w:spacing w:after="120"/>
              <w:rPr>
                <w:rFonts w:cstheme="minorHAnsi"/>
              </w:rPr>
            </w:pPr>
            <w:r w:rsidRPr="001D5898">
              <w:rPr>
                <w:rFonts w:cstheme="minorHAnsi"/>
              </w:rPr>
              <w:t>3</w:t>
            </w:r>
          </w:p>
        </w:tc>
        <w:tc>
          <w:tcPr>
            <w:tcW w:w="1002" w:type="dxa"/>
          </w:tcPr>
          <w:p w14:paraId="305E7C05" w14:textId="237F380D" w:rsidR="00343BCF" w:rsidRPr="001D5898" w:rsidRDefault="00343BCF" w:rsidP="00FC08DF">
            <w:pPr>
              <w:spacing w:after="120"/>
              <w:rPr>
                <w:rFonts w:cstheme="minorHAnsi"/>
              </w:rPr>
            </w:pPr>
            <w:r w:rsidRPr="001D5898">
              <w:rPr>
                <w:rFonts w:cstheme="minorHAnsi"/>
              </w:rPr>
              <w:t>4</w:t>
            </w:r>
          </w:p>
        </w:tc>
        <w:tc>
          <w:tcPr>
            <w:tcW w:w="1002" w:type="dxa"/>
          </w:tcPr>
          <w:p w14:paraId="33C89579" w14:textId="62960B4F" w:rsidR="00343BCF" w:rsidRPr="001D5898" w:rsidRDefault="00343BCF" w:rsidP="00FC08DF">
            <w:pPr>
              <w:spacing w:after="120"/>
              <w:rPr>
                <w:rFonts w:cstheme="minorHAnsi"/>
              </w:rPr>
            </w:pPr>
            <w:r w:rsidRPr="001D5898">
              <w:rPr>
                <w:rFonts w:cstheme="minorHAnsi"/>
              </w:rPr>
              <w:t>5</w:t>
            </w:r>
          </w:p>
        </w:tc>
        <w:tc>
          <w:tcPr>
            <w:tcW w:w="1002" w:type="dxa"/>
          </w:tcPr>
          <w:p w14:paraId="311B0BA4" w14:textId="313CC592" w:rsidR="00343BCF" w:rsidRPr="001D5898" w:rsidRDefault="00343BCF" w:rsidP="00FC08DF">
            <w:pPr>
              <w:spacing w:after="120"/>
              <w:rPr>
                <w:rFonts w:cstheme="minorHAnsi"/>
              </w:rPr>
            </w:pPr>
            <w:r w:rsidRPr="001D5898">
              <w:rPr>
                <w:rFonts w:cstheme="minorHAnsi"/>
              </w:rPr>
              <w:t>6</w:t>
            </w:r>
          </w:p>
        </w:tc>
        <w:tc>
          <w:tcPr>
            <w:tcW w:w="1002" w:type="dxa"/>
          </w:tcPr>
          <w:p w14:paraId="759A4D65" w14:textId="03742CC9" w:rsidR="00343BCF" w:rsidRPr="001D5898" w:rsidRDefault="00343BCF" w:rsidP="00FC08DF">
            <w:pPr>
              <w:spacing w:after="120"/>
              <w:rPr>
                <w:rFonts w:cstheme="minorHAnsi"/>
              </w:rPr>
            </w:pPr>
            <w:r w:rsidRPr="001D5898">
              <w:rPr>
                <w:rFonts w:cstheme="minorHAnsi"/>
              </w:rPr>
              <w:t>7</w:t>
            </w:r>
          </w:p>
        </w:tc>
        <w:tc>
          <w:tcPr>
            <w:tcW w:w="1002" w:type="dxa"/>
          </w:tcPr>
          <w:p w14:paraId="3B980C16" w14:textId="25E294E9" w:rsidR="00343BCF" w:rsidRPr="001D5898" w:rsidRDefault="00343BCF" w:rsidP="00FC08DF">
            <w:pPr>
              <w:spacing w:after="120"/>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287CB55" w14:textId="79729735" w:rsidR="00C65E83" w:rsidRPr="001D5898" w:rsidRDefault="00C65E83" w:rsidP="00FC08DF">
      <w:pPr>
        <w:spacing w:after="120"/>
        <w:rPr>
          <w:rFonts w:cstheme="minorHAnsi"/>
        </w:rPr>
      </w:pPr>
    </w:p>
    <w:p w14:paraId="699C6826" w14:textId="568E920C" w:rsidR="009837C1" w:rsidRPr="001D5898" w:rsidRDefault="009837C1" w:rsidP="00FC08DF">
      <w:pPr>
        <w:spacing w:after="120"/>
        <w:rPr>
          <w:rFonts w:cstheme="minorHAnsi"/>
        </w:rPr>
      </w:pPr>
    </w:p>
    <w:p w14:paraId="3685C76D" w14:textId="45407E1C" w:rsidR="004E645F" w:rsidRPr="001D5898" w:rsidRDefault="004E645F" w:rsidP="00FC08DF">
      <w:pPr>
        <w:spacing w:after="120"/>
        <w:rPr>
          <w:rFonts w:cstheme="minorHAnsi"/>
        </w:rPr>
      </w:pPr>
    </w:p>
    <w:p w14:paraId="6C8020F3" w14:textId="2B7C3BF3" w:rsidR="004E645F" w:rsidRPr="001D5898" w:rsidRDefault="004E645F" w:rsidP="00FC08DF">
      <w:pPr>
        <w:spacing w:after="120"/>
        <w:rPr>
          <w:rFonts w:cstheme="minorHAnsi"/>
        </w:rPr>
      </w:pPr>
      <w:r w:rsidRPr="001D5898">
        <w:rPr>
          <w:rFonts w:cstheme="minorHAnsi"/>
        </w:rPr>
        <w:t>Cube root transform of Number of Nodes feature (survival 2</w:t>
      </w:r>
      <w:proofErr w:type="gramStart"/>
      <w:r w:rsidRPr="001D5898">
        <w:rPr>
          <w:rFonts w:cstheme="minorHAnsi"/>
        </w:rPr>
        <w:t>)</w:t>
      </w:r>
      <w:r w:rsidR="00080357" w:rsidRPr="001D5898">
        <w:rPr>
          <w:rFonts w:cstheme="minorHAnsi"/>
        </w:rPr>
        <w:t xml:space="preserve">  (</w:t>
      </w:r>
      <w:proofErr w:type="gramEnd"/>
      <w:r w:rsidR="00080357" w:rsidRPr="001D5898">
        <w:rPr>
          <w:rFonts w:cstheme="minorHAnsi"/>
        </w:rPr>
        <w:t>weights = distance)</w:t>
      </w:r>
    </w:p>
    <w:p w14:paraId="0A7CF5BA" w14:textId="0FD70F0B"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8</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w:t>
      </w:r>
      <w:r w:rsidR="001C2600">
        <w:rPr>
          <w:rFonts w:cstheme="minorHAnsi"/>
        </w:rPr>
        <w:t xml:space="preserve"> but where the auxiliary nodes data has been processed with a cubed root function</w:t>
      </w:r>
      <w:r w:rsidR="001C2600">
        <w:rPr>
          <w:rFonts w:cstheme="minorHAnsi"/>
        </w:rPr>
        <w:t xml:space="preserve">. Correct prediction </w:t>
      </w:r>
      <w:proofErr w:type="gramStart"/>
      <w:r w:rsidR="001C2600">
        <w:rPr>
          <w:rFonts w:cstheme="minorHAnsi"/>
        </w:rPr>
        <w:t>are</w:t>
      </w:r>
      <w:proofErr w:type="gramEnd"/>
      <w:r w:rsidR="001C2600">
        <w:rPr>
          <w:rFonts w:cstheme="minorHAnsi"/>
        </w:rPr>
        <w:t xml:space="preserve"> highlight</w:t>
      </w:r>
      <w:r w:rsidR="001C2600">
        <w:rPr>
          <w:rFonts w:cstheme="minorHAnsi"/>
        </w:rPr>
        <w:t>ed</w:t>
      </w:r>
      <w:r w:rsidR="001C2600">
        <w:rPr>
          <w:rFonts w:cstheme="minorHAnsi"/>
        </w:rPr>
        <w:t xml:space="preserve">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4E645F" w:rsidRPr="001D5898" w14:paraId="0B9C5991" w14:textId="77777777" w:rsidTr="0032756E">
        <w:tc>
          <w:tcPr>
            <w:tcW w:w="901" w:type="dxa"/>
          </w:tcPr>
          <w:p w14:paraId="76EBA653" w14:textId="77777777" w:rsidR="004E645F" w:rsidRPr="001D5898" w:rsidRDefault="004E645F" w:rsidP="00FC08DF">
            <w:pPr>
              <w:spacing w:after="120"/>
              <w:rPr>
                <w:rFonts w:cstheme="minorHAnsi"/>
              </w:rPr>
            </w:pPr>
          </w:p>
        </w:tc>
        <w:tc>
          <w:tcPr>
            <w:tcW w:w="901"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32756E">
        <w:tc>
          <w:tcPr>
            <w:tcW w:w="901" w:type="dxa"/>
          </w:tcPr>
          <w:p w14:paraId="0824CC12" w14:textId="77777777" w:rsidR="004E645F" w:rsidRPr="001D5898" w:rsidRDefault="004E645F" w:rsidP="00FC08DF">
            <w:pPr>
              <w:spacing w:after="120"/>
              <w:rPr>
                <w:rFonts w:cstheme="minorHAnsi"/>
              </w:rPr>
            </w:pPr>
            <w:r w:rsidRPr="001D5898">
              <w:rPr>
                <w:rFonts w:cstheme="minorHAnsi"/>
              </w:rPr>
              <w:t>p value</w:t>
            </w:r>
          </w:p>
        </w:tc>
        <w:tc>
          <w:tcPr>
            <w:tcW w:w="901" w:type="dxa"/>
          </w:tcPr>
          <w:p w14:paraId="06B59174" w14:textId="77777777" w:rsidR="004E645F" w:rsidRPr="001D5898" w:rsidRDefault="004E645F" w:rsidP="00FC08DF">
            <w:pPr>
              <w:spacing w:after="120"/>
              <w:rPr>
                <w:rFonts w:cstheme="minorHAnsi"/>
              </w:rPr>
            </w:pPr>
            <w:r w:rsidRPr="001D5898">
              <w:rPr>
                <w:rFonts w:cstheme="minorHAnsi"/>
              </w:rPr>
              <w:t>1</w:t>
            </w:r>
          </w:p>
        </w:tc>
        <w:tc>
          <w:tcPr>
            <w:tcW w:w="901" w:type="dxa"/>
          </w:tcPr>
          <w:p w14:paraId="7E99CA7B" w14:textId="77777777" w:rsidR="004E645F" w:rsidRPr="001D5898" w:rsidRDefault="004E645F" w:rsidP="00FC08DF">
            <w:pPr>
              <w:spacing w:after="120"/>
              <w:rPr>
                <w:rFonts w:cstheme="minorHAnsi"/>
              </w:rPr>
            </w:pPr>
            <w:r w:rsidRPr="001D5898">
              <w:rPr>
                <w:rFonts w:cstheme="minorHAnsi"/>
              </w:rPr>
              <w:t>2</w:t>
            </w:r>
          </w:p>
        </w:tc>
        <w:tc>
          <w:tcPr>
            <w:tcW w:w="901" w:type="dxa"/>
          </w:tcPr>
          <w:p w14:paraId="6CF9CB7D" w14:textId="77777777" w:rsidR="004E645F" w:rsidRPr="001D5898" w:rsidRDefault="004E645F" w:rsidP="00FC08DF">
            <w:pPr>
              <w:spacing w:after="120"/>
              <w:rPr>
                <w:rFonts w:cstheme="minorHAnsi"/>
              </w:rPr>
            </w:pPr>
            <w:r w:rsidRPr="001D5898">
              <w:rPr>
                <w:rFonts w:cstheme="minorHAnsi"/>
              </w:rPr>
              <w:t>3</w:t>
            </w:r>
          </w:p>
        </w:tc>
        <w:tc>
          <w:tcPr>
            <w:tcW w:w="902" w:type="dxa"/>
          </w:tcPr>
          <w:p w14:paraId="46006F86" w14:textId="10963CF2" w:rsidR="004E645F" w:rsidRPr="001D5898" w:rsidRDefault="004E645F" w:rsidP="00FC08DF">
            <w:pPr>
              <w:spacing w:after="120"/>
              <w:rPr>
                <w:rFonts w:cstheme="minorHAnsi"/>
              </w:rPr>
            </w:pPr>
            <w:r w:rsidRPr="001D5898">
              <w:rPr>
                <w:rFonts w:cstheme="minorHAnsi"/>
              </w:rPr>
              <w:t>4</w:t>
            </w:r>
          </w:p>
        </w:tc>
        <w:tc>
          <w:tcPr>
            <w:tcW w:w="902" w:type="dxa"/>
          </w:tcPr>
          <w:p w14:paraId="19C33DED" w14:textId="77777777" w:rsidR="004E645F" w:rsidRPr="001D5898" w:rsidRDefault="004E645F" w:rsidP="00FC08DF">
            <w:pPr>
              <w:spacing w:after="120"/>
              <w:rPr>
                <w:rFonts w:cstheme="minorHAnsi"/>
              </w:rPr>
            </w:pPr>
            <w:r w:rsidRPr="001D5898">
              <w:rPr>
                <w:rFonts w:cstheme="minorHAnsi"/>
              </w:rPr>
              <w:t>5</w:t>
            </w:r>
          </w:p>
        </w:tc>
        <w:tc>
          <w:tcPr>
            <w:tcW w:w="902" w:type="dxa"/>
          </w:tcPr>
          <w:p w14:paraId="722B6331" w14:textId="77777777" w:rsidR="004E645F" w:rsidRPr="001D5898" w:rsidRDefault="004E645F" w:rsidP="00FC08DF">
            <w:pPr>
              <w:spacing w:after="120"/>
              <w:rPr>
                <w:rFonts w:cstheme="minorHAnsi"/>
              </w:rPr>
            </w:pPr>
            <w:r w:rsidRPr="001D5898">
              <w:rPr>
                <w:rFonts w:cstheme="minorHAnsi"/>
              </w:rPr>
              <w:t>6</w:t>
            </w:r>
          </w:p>
        </w:tc>
        <w:tc>
          <w:tcPr>
            <w:tcW w:w="902" w:type="dxa"/>
          </w:tcPr>
          <w:p w14:paraId="0589548D" w14:textId="77777777" w:rsidR="004E645F" w:rsidRPr="001D5898" w:rsidRDefault="004E645F" w:rsidP="00FC08DF">
            <w:pPr>
              <w:spacing w:after="120"/>
              <w:rPr>
                <w:rFonts w:cstheme="minorHAnsi"/>
              </w:rPr>
            </w:pPr>
            <w:r w:rsidRPr="001D5898">
              <w:rPr>
                <w:rFonts w:cstheme="minorHAnsi"/>
              </w:rPr>
              <w:t>7</w:t>
            </w:r>
          </w:p>
        </w:tc>
        <w:tc>
          <w:tcPr>
            <w:tcW w:w="902" w:type="dxa"/>
          </w:tcPr>
          <w:p w14:paraId="007D618B" w14:textId="77777777" w:rsidR="004E645F" w:rsidRPr="001D5898" w:rsidRDefault="004E645F" w:rsidP="00FC08DF">
            <w:pPr>
              <w:spacing w:after="120"/>
              <w:rPr>
                <w:rFonts w:cstheme="minorHAnsi"/>
              </w:rPr>
            </w:pPr>
            <w:r w:rsidRPr="001D5898">
              <w:rPr>
                <w:rFonts w:cstheme="minorHAnsi"/>
              </w:rPr>
              <w:t>10</w:t>
            </w:r>
          </w:p>
        </w:tc>
      </w:tr>
      <w:tr w:rsidR="004E645F" w:rsidRPr="001D5898" w14:paraId="56942E0F" w14:textId="77777777" w:rsidTr="0032756E">
        <w:tc>
          <w:tcPr>
            <w:tcW w:w="901" w:type="dxa"/>
          </w:tcPr>
          <w:p w14:paraId="43BD2784" w14:textId="77777777" w:rsidR="004E645F" w:rsidRPr="001D5898" w:rsidRDefault="004E645F" w:rsidP="00FC08DF">
            <w:pPr>
              <w:spacing w:after="120"/>
              <w:rPr>
                <w:rFonts w:cstheme="minorHAnsi"/>
              </w:rPr>
            </w:pPr>
            <w:r w:rsidRPr="001D5898">
              <w:rPr>
                <w:rFonts w:cstheme="minorHAnsi"/>
              </w:rPr>
              <w:t>1</w:t>
            </w:r>
          </w:p>
        </w:tc>
        <w:tc>
          <w:tcPr>
            <w:tcW w:w="901"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32756E">
        <w:tc>
          <w:tcPr>
            <w:tcW w:w="901" w:type="dxa"/>
          </w:tcPr>
          <w:p w14:paraId="0DB7C926" w14:textId="77777777" w:rsidR="004E645F" w:rsidRPr="001D5898" w:rsidRDefault="004E645F" w:rsidP="00FC08DF">
            <w:pPr>
              <w:spacing w:after="120"/>
              <w:rPr>
                <w:rFonts w:cstheme="minorHAnsi"/>
              </w:rPr>
            </w:pPr>
            <w:r w:rsidRPr="001D5898">
              <w:rPr>
                <w:rFonts w:cstheme="minorHAnsi"/>
              </w:rPr>
              <w:t>2</w:t>
            </w:r>
          </w:p>
        </w:tc>
        <w:tc>
          <w:tcPr>
            <w:tcW w:w="901"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32756E">
        <w:tc>
          <w:tcPr>
            <w:tcW w:w="901" w:type="dxa"/>
          </w:tcPr>
          <w:p w14:paraId="0D22B134" w14:textId="77777777" w:rsidR="004E645F" w:rsidRPr="001D5898" w:rsidRDefault="004E645F" w:rsidP="00FC08DF">
            <w:pPr>
              <w:spacing w:after="120"/>
              <w:rPr>
                <w:rFonts w:cstheme="minorHAnsi"/>
              </w:rPr>
            </w:pPr>
          </w:p>
        </w:tc>
        <w:tc>
          <w:tcPr>
            <w:tcW w:w="901"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77777777" w:rsidR="004E645F" w:rsidRPr="001D5898" w:rsidRDefault="004E645F"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487DFE40"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9</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FC08DF">
            <w:pPr>
              <w:spacing w:after="120"/>
              <w:rPr>
                <w:rFonts w:cstheme="minorHAnsi"/>
              </w:rPr>
            </w:pPr>
            <w:r w:rsidRPr="001D5898">
              <w:rPr>
                <w:rFonts w:cstheme="minorHAnsi"/>
              </w:rPr>
              <w:t>1</w:t>
            </w:r>
          </w:p>
        </w:tc>
        <w:tc>
          <w:tcPr>
            <w:tcW w:w="941" w:type="dxa"/>
          </w:tcPr>
          <w:p w14:paraId="71CAACDF" w14:textId="77777777" w:rsidR="004E645F" w:rsidRPr="001D5898" w:rsidRDefault="004E645F" w:rsidP="00FC08DF">
            <w:pPr>
              <w:spacing w:after="120"/>
              <w:rPr>
                <w:rFonts w:cstheme="minorHAnsi"/>
              </w:rPr>
            </w:pPr>
            <w:r w:rsidRPr="001D5898">
              <w:rPr>
                <w:rFonts w:cstheme="minorHAnsi"/>
              </w:rPr>
              <w:t>2</w:t>
            </w:r>
          </w:p>
        </w:tc>
        <w:tc>
          <w:tcPr>
            <w:tcW w:w="941" w:type="dxa"/>
          </w:tcPr>
          <w:p w14:paraId="0756CEA4" w14:textId="77777777" w:rsidR="004E645F" w:rsidRPr="001D5898" w:rsidRDefault="004E645F" w:rsidP="00FC08DF">
            <w:pPr>
              <w:spacing w:after="120"/>
              <w:rPr>
                <w:rFonts w:cstheme="minorHAnsi"/>
              </w:rPr>
            </w:pPr>
            <w:r w:rsidRPr="001D5898">
              <w:rPr>
                <w:rFonts w:cstheme="minorHAnsi"/>
              </w:rPr>
              <w:t>3</w:t>
            </w:r>
          </w:p>
        </w:tc>
        <w:tc>
          <w:tcPr>
            <w:tcW w:w="941" w:type="dxa"/>
          </w:tcPr>
          <w:p w14:paraId="28422526" w14:textId="77777777" w:rsidR="004E645F" w:rsidRPr="001D5898" w:rsidRDefault="004E645F" w:rsidP="00FC08DF">
            <w:pPr>
              <w:spacing w:after="120"/>
              <w:rPr>
                <w:rFonts w:cstheme="minorHAnsi"/>
              </w:rPr>
            </w:pPr>
            <w:r w:rsidRPr="001D5898">
              <w:rPr>
                <w:rFonts w:cstheme="minorHAnsi"/>
              </w:rPr>
              <w:t>4</w:t>
            </w:r>
          </w:p>
        </w:tc>
        <w:tc>
          <w:tcPr>
            <w:tcW w:w="941" w:type="dxa"/>
          </w:tcPr>
          <w:p w14:paraId="0C97E5CB" w14:textId="77777777" w:rsidR="004E645F" w:rsidRPr="001D5898" w:rsidRDefault="004E645F" w:rsidP="00FC08DF">
            <w:pPr>
              <w:spacing w:after="120"/>
              <w:rPr>
                <w:rFonts w:cstheme="minorHAnsi"/>
              </w:rPr>
            </w:pPr>
            <w:r w:rsidRPr="001D5898">
              <w:rPr>
                <w:rFonts w:cstheme="minorHAnsi"/>
              </w:rPr>
              <w:t>5</w:t>
            </w:r>
          </w:p>
        </w:tc>
        <w:tc>
          <w:tcPr>
            <w:tcW w:w="1053" w:type="dxa"/>
          </w:tcPr>
          <w:p w14:paraId="3A575F0F" w14:textId="77777777" w:rsidR="004E645F" w:rsidRPr="001D5898" w:rsidRDefault="004E645F" w:rsidP="00FC08DF">
            <w:pPr>
              <w:spacing w:after="120"/>
              <w:rPr>
                <w:rFonts w:cstheme="minorHAnsi"/>
              </w:rPr>
            </w:pPr>
            <w:r w:rsidRPr="001D5898">
              <w:rPr>
                <w:rFonts w:cstheme="minorHAnsi"/>
              </w:rPr>
              <w:t>6</w:t>
            </w:r>
          </w:p>
        </w:tc>
        <w:tc>
          <w:tcPr>
            <w:tcW w:w="941" w:type="dxa"/>
          </w:tcPr>
          <w:p w14:paraId="44E692C6" w14:textId="77777777" w:rsidR="004E645F" w:rsidRPr="001D5898" w:rsidRDefault="004E645F" w:rsidP="00FC08DF">
            <w:pPr>
              <w:spacing w:after="120"/>
              <w:rPr>
                <w:rFonts w:cstheme="minorHAnsi"/>
              </w:rPr>
            </w:pPr>
            <w:r w:rsidRPr="001D5898">
              <w:rPr>
                <w:rFonts w:cstheme="minorHAnsi"/>
              </w:rPr>
              <w:t>7</w:t>
            </w:r>
          </w:p>
        </w:tc>
        <w:tc>
          <w:tcPr>
            <w:tcW w:w="941" w:type="dxa"/>
          </w:tcPr>
          <w:p w14:paraId="5C9984FA" w14:textId="77777777" w:rsidR="004E645F" w:rsidRPr="001D5898" w:rsidRDefault="004E645F" w:rsidP="00FC08DF">
            <w:pPr>
              <w:spacing w:after="120"/>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FC08DF">
            <w:pPr>
              <w:spacing w:after="120"/>
              <w:rPr>
                <w:rFonts w:cstheme="minorHAnsi"/>
                <w:color w:val="FF0000"/>
              </w:rPr>
            </w:pPr>
            <w:r w:rsidRPr="001D5898">
              <w:rPr>
                <w:rFonts w:cstheme="minorHAnsi"/>
                <w:color w:val="FF0000"/>
              </w:rPr>
              <w:t>0.78</w:t>
            </w:r>
          </w:p>
          <w:p w14:paraId="1B31CC66" w14:textId="5E2FEF14" w:rsidR="00C551D8" w:rsidRPr="001D5898" w:rsidRDefault="00C551D8" w:rsidP="00FC08DF">
            <w:pPr>
              <w:spacing w:after="120"/>
              <w:rPr>
                <w:rFonts w:cstheme="minorHAnsi"/>
              </w:rPr>
            </w:pPr>
            <w:r w:rsidRPr="001D5898">
              <w:rPr>
                <w:rFonts w:cstheme="minorHAnsi"/>
              </w:rPr>
              <w:t>0.40</w:t>
            </w:r>
          </w:p>
        </w:tc>
        <w:tc>
          <w:tcPr>
            <w:tcW w:w="941" w:type="dxa"/>
          </w:tcPr>
          <w:p w14:paraId="6AAD169E" w14:textId="77777777" w:rsidR="004E645F" w:rsidRPr="001D5898" w:rsidRDefault="0083380B" w:rsidP="00FC08DF">
            <w:pPr>
              <w:spacing w:after="120"/>
              <w:rPr>
                <w:rFonts w:cstheme="minorHAnsi"/>
                <w:color w:val="FF0000"/>
              </w:rPr>
            </w:pPr>
            <w:r w:rsidRPr="001D5898">
              <w:rPr>
                <w:rFonts w:cstheme="minorHAnsi"/>
                <w:color w:val="FF0000"/>
              </w:rPr>
              <w:t>0.80</w:t>
            </w:r>
          </w:p>
          <w:p w14:paraId="6D51EC1C" w14:textId="12C942B7" w:rsidR="0083380B" w:rsidRPr="001D5898" w:rsidRDefault="0083380B" w:rsidP="00FC08DF">
            <w:pPr>
              <w:spacing w:after="120"/>
              <w:rPr>
                <w:rFonts w:cstheme="minorHAnsi"/>
              </w:rPr>
            </w:pPr>
            <w:r w:rsidRPr="001D5898">
              <w:rPr>
                <w:rFonts w:cstheme="minorHAnsi"/>
              </w:rPr>
              <w:t>0.50</w:t>
            </w:r>
          </w:p>
        </w:tc>
        <w:tc>
          <w:tcPr>
            <w:tcW w:w="941" w:type="dxa"/>
          </w:tcPr>
          <w:p w14:paraId="39CB3CAB" w14:textId="77777777" w:rsidR="004E645F" w:rsidRPr="001D5898" w:rsidRDefault="000619AA" w:rsidP="00FC08DF">
            <w:pPr>
              <w:spacing w:after="120"/>
              <w:rPr>
                <w:rFonts w:cstheme="minorHAnsi"/>
                <w:color w:val="FF0000"/>
              </w:rPr>
            </w:pPr>
            <w:r w:rsidRPr="001D5898">
              <w:rPr>
                <w:rFonts w:cstheme="minorHAnsi"/>
                <w:color w:val="FF0000"/>
              </w:rPr>
              <w:t>0.77</w:t>
            </w:r>
          </w:p>
          <w:p w14:paraId="617474B5" w14:textId="1947A423" w:rsidR="000619AA" w:rsidRPr="001D5898" w:rsidRDefault="000619AA" w:rsidP="00FC08DF">
            <w:pPr>
              <w:spacing w:after="120"/>
              <w:rPr>
                <w:rFonts w:cstheme="minorHAnsi"/>
              </w:rPr>
            </w:pPr>
            <w:r w:rsidRPr="001D5898">
              <w:rPr>
                <w:rFonts w:cstheme="minorHAnsi"/>
              </w:rPr>
              <w:t>0.44</w:t>
            </w:r>
          </w:p>
        </w:tc>
        <w:tc>
          <w:tcPr>
            <w:tcW w:w="941" w:type="dxa"/>
          </w:tcPr>
          <w:p w14:paraId="46ED73EA" w14:textId="77777777" w:rsidR="004E645F" w:rsidRPr="001D5898" w:rsidRDefault="001406F4" w:rsidP="00FC08DF">
            <w:pPr>
              <w:spacing w:after="120"/>
              <w:rPr>
                <w:rFonts w:cstheme="minorHAnsi"/>
                <w:color w:val="FF0000"/>
              </w:rPr>
            </w:pPr>
            <w:r w:rsidRPr="001D5898">
              <w:rPr>
                <w:rFonts w:cstheme="minorHAnsi"/>
                <w:color w:val="FF0000"/>
              </w:rPr>
              <w:t>0.76</w:t>
            </w:r>
          </w:p>
          <w:p w14:paraId="74DCBD6B" w14:textId="47F29449" w:rsidR="001406F4" w:rsidRPr="001D5898" w:rsidRDefault="001406F4" w:rsidP="00FC08DF">
            <w:pPr>
              <w:spacing w:after="120"/>
              <w:rPr>
                <w:rFonts w:cstheme="minorHAnsi"/>
              </w:rPr>
            </w:pPr>
            <w:r w:rsidRPr="001D5898">
              <w:rPr>
                <w:rFonts w:cstheme="minorHAnsi"/>
              </w:rPr>
              <w:t>0.56</w:t>
            </w:r>
          </w:p>
        </w:tc>
        <w:tc>
          <w:tcPr>
            <w:tcW w:w="941" w:type="dxa"/>
          </w:tcPr>
          <w:p w14:paraId="53203666" w14:textId="77777777" w:rsidR="004E645F" w:rsidRPr="001D5898" w:rsidRDefault="00F272A2" w:rsidP="00FC08DF">
            <w:pPr>
              <w:spacing w:after="120"/>
              <w:rPr>
                <w:rFonts w:cstheme="minorHAnsi"/>
                <w:color w:val="FF0000"/>
              </w:rPr>
            </w:pPr>
            <w:r w:rsidRPr="001D5898">
              <w:rPr>
                <w:rFonts w:cstheme="minorHAnsi"/>
                <w:color w:val="FF0000"/>
              </w:rPr>
              <w:t>0.75</w:t>
            </w:r>
          </w:p>
          <w:p w14:paraId="7E0AE8D2" w14:textId="7FCC392D" w:rsidR="00F272A2" w:rsidRPr="001D5898" w:rsidRDefault="00F272A2" w:rsidP="00FC08DF">
            <w:pPr>
              <w:spacing w:after="120"/>
              <w:rPr>
                <w:rFonts w:cstheme="minorHAnsi"/>
              </w:rPr>
            </w:pPr>
            <w:r w:rsidRPr="001D5898">
              <w:rPr>
                <w:rFonts w:cstheme="minorHAnsi"/>
              </w:rPr>
              <w:t>0.50</w:t>
            </w:r>
          </w:p>
        </w:tc>
        <w:tc>
          <w:tcPr>
            <w:tcW w:w="1053" w:type="dxa"/>
          </w:tcPr>
          <w:p w14:paraId="1D78E1FF" w14:textId="4F7211B7" w:rsidR="004E645F" w:rsidRPr="001D5898" w:rsidRDefault="00BF2A29" w:rsidP="00FC08DF">
            <w:pPr>
              <w:spacing w:after="120"/>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FC08DF">
            <w:pPr>
              <w:spacing w:after="120"/>
              <w:rPr>
                <w:rFonts w:cstheme="minorHAnsi"/>
              </w:rPr>
            </w:pPr>
            <w:r w:rsidRPr="001D5898">
              <w:rPr>
                <w:rFonts w:cstheme="minorHAnsi"/>
              </w:rPr>
              <w:t>1.00</w:t>
            </w:r>
          </w:p>
        </w:tc>
        <w:tc>
          <w:tcPr>
            <w:tcW w:w="941" w:type="dxa"/>
          </w:tcPr>
          <w:p w14:paraId="6365E7ED" w14:textId="77777777" w:rsidR="004E645F" w:rsidRPr="001D5898" w:rsidRDefault="00C624E6" w:rsidP="00FC08DF">
            <w:pPr>
              <w:spacing w:after="120"/>
              <w:rPr>
                <w:rFonts w:cstheme="minorHAnsi"/>
                <w:color w:val="FF0000"/>
              </w:rPr>
            </w:pPr>
            <w:r w:rsidRPr="001D5898">
              <w:rPr>
                <w:rFonts w:cstheme="minorHAnsi"/>
                <w:color w:val="FF0000"/>
              </w:rPr>
              <w:t>0.75</w:t>
            </w:r>
          </w:p>
          <w:p w14:paraId="00CCAA58" w14:textId="4BAD0655" w:rsidR="00C624E6" w:rsidRPr="001D5898" w:rsidRDefault="00C624E6" w:rsidP="00FC08DF">
            <w:pPr>
              <w:spacing w:after="120"/>
              <w:rPr>
                <w:rFonts w:cstheme="minorHAnsi"/>
              </w:rPr>
            </w:pPr>
            <w:r w:rsidRPr="001D5898">
              <w:rPr>
                <w:rFonts w:cstheme="minorHAnsi"/>
              </w:rPr>
              <w:t>0.50</w:t>
            </w:r>
          </w:p>
        </w:tc>
        <w:tc>
          <w:tcPr>
            <w:tcW w:w="941" w:type="dxa"/>
          </w:tcPr>
          <w:p w14:paraId="3A2D023C" w14:textId="77777777" w:rsidR="004E645F" w:rsidRPr="001D5898" w:rsidRDefault="001B680C" w:rsidP="00FC08DF">
            <w:pPr>
              <w:spacing w:after="120"/>
              <w:rPr>
                <w:rFonts w:cstheme="minorHAnsi"/>
                <w:color w:val="FF0000"/>
              </w:rPr>
            </w:pPr>
            <w:r w:rsidRPr="001D5898">
              <w:rPr>
                <w:rFonts w:cstheme="minorHAnsi"/>
                <w:color w:val="FF0000"/>
              </w:rPr>
              <w:t>0.75</w:t>
            </w:r>
          </w:p>
          <w:p w14:paraId="5BB2B4DA" w14:textId="6E05709C" w:rsidR="001B680C" w:rsidRPr="001D5898" w:rsidRDefault="001B680C" w:rsidP="00FC08DF">
            <w:pPr>
              <w:spacing w:after="120"/>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FC08DF">
            <w:pPr>
              <w:spacing w:after="120"/>
              <w:rPr>
                <w:rFonts w:cstheme="minorHAnsi"/>
                <w:color w:val="FF0000"/>
              </w:rPr>
            </w:pPr>
            <w:r w:rsidRPr="001D5898">
              <w:rPr>
                <w:rFonts w:cstheme="minorHAnsi"/>
                <w:color w:val="FF0000"/>
              </w:rPr>
              <w:t>0.80</w:t>
            </w:r>
          </w:p>
          <w:p w14:paraId="3B920F0B" w14:textId="3E18D8E5" w:rsidR="00C551D8" w:rsidRPr="001D5898" w:rsidRDefault="00C551D8" w:rsidP="00FC08DF">
            <w:pPr>
              <w:spacing w:after="120"/>
              <w:rPr>
                <w:rFonts w:cstheme="minorHAnsi"/>
              </w:rPr>
            </w:pPr>
            <w:r w:rsidRPr="001D5898">
              <w:rPr>
                <w:rFonts w:cstheme="minorHAnsi"/>
              </w:rPr>
              <w:t>0.38</w:t>
            </w:r>
          </w:p>
        </w:tc>
        <w:tc>
          <w:tcPr>
            <w:tcW w:w="941" w:type="dxa"/>
          </w:tcPr>
          <w:p w14:paraId="1D97138C" w14:textId="77777777" w:rsidR="004E645F" w:rsidRPr="001D5898" w:rsidRDefault="0083380B" w:rsidP="00FC08DF">
            <w:pPr>
              <w:spacing w:after="120"/>
              <w:rPr>
                <w:rFonts w:cstheme="minorHAnsi"/>
                <w:color w:val="FF0000"/>
              </w:rPr>
            </w:pPr>
            <w:r w:rsidRPr="001D5898">
              <w:rPr>
                <w:rFonts w:cstheme="minorHAnsi"/>
                <w:color w:val="FF0000"/>
              </w:rPr>
              <w:t>0.87</w:t>
            </w:r>
          </w:p>
          <w:p w14:paraId="63EBD7D1" w14:textId="695F0952" w:rsidR="0083380B" w:rsidRPr="001D5898" w:rsidRDefault="0083380B" w:rsidP="00FC08DF">
            <w:pPr>
              <w:spacing w:after="120"/>
              <w:rPr>
                <w:rFonts w:cstheme="minorHAnsi"/>
              </w:rPr>
            </w:pPr>
            <w:r w:rsidRPr="001D5898">
              <w:rPr>
                <w:rFonts w:cstheme="minorHAnsi"/>
              </w:rPr>
              <w:t>0.38</w:t>
            </w:r>
          </w:p>
        </w:tc>
        <w:tc>
          <w:tcPr>
            <w:tcW w:w="941" w:type="dxa"/>
          </w:tcPr>
          <w:p w14:paraId="5E66892C" w14:textId="77777777" w:rsidR="004E645F" w:rsidRPr="001D5898" w:rsidRDefault="000619AA" w:rsidP="00FC08DF">
            <w:pPr>
              <w:spacing w:after="120"/>
              <w:rPr>
                <w:rFonts w:cstheme="minorHAnsi"/>
                <w:color w:val="FF0000"/>
              </w:rPr>
            </w:pPr>
            <w:r w:rsidRPr="001D5898">
              <w:rPr>
                <w:rFonts w:cstheme="minorHAnsi"/>
                <w:color w:val="FF0000"/>
              </w:rPr>
              <w:t>0.89</w:t>
            </w:r>
          </w:p>
          <w:p w14:paraId="03C95B84" w14:textId="39FA752B" w:rsidR="000619AA" w:rsidRPr="001D5898" w:rsidRDefault="000619AA" w:rsidP="00FC08DF">
            <w:pPr>
              <w:spacing w:after="120"/>
              <w:rPr>
                <w:rFonts w:cstheme="minorHAnsi"/>
              </w:rPr>
            </w:pPr>
            <w:r w:rsidRPr="001D5898">
              <w:rPr>
                <w:rFonts w:cstheme="minorHAnsi"/>
              </w:rPr>
              <w:t>0.25</w:t>
            </w:r>
          </w:p>
        </w:tc>
        <w:tc>
          <w:tcPr>
            <w:tcW w:w="941" w:type="dxa"/>
          </w:tcPr>
          <w:p w14:paraId="2123AE72" w14:textId="77777777" w:rsidR="004E645F" w:rsidRPr="001D5898" w:rsidRDefault="001406F4" w:rsidP="00FC08DF">
            <w:pPr>
              <w:spacing w:after="120"/>
              <w:rPr>
                <w:rFonts w:cstheme="minorHAnsi"/>
                <w:color w:val="FF0000"/>
              </w:rPr>
            </w:pPr>
            <w:r w:rsidRPr="001D5898">
              <w:rPr>
                <w:rFonts w:cstheme="minorHAnsi"/>
                <w:color w:val="FF0000"/>
              </w:rPr>
              <w:t>0.91</w:t>
            </w:r>
          </w:p>
          <w:p w14:paraId="4F92E2B3" w14:textId="0C79E5BA" w:rsidR="001406F4" w:rsidRPr="001D5898" w:rsidRDefault="001406F4" w:rsidP="00FC08DF">
            <w:pPr>
              <w:spacing w:after="120"/>
              <w:rPr>
                <w:rFonts w:cstheme="minorHAnsi"/>
              </w:rPr>
            </w:pPr>
            <w:r w:rsidRPr="001D5898">
              <w:rPr>
                <w:rFonts w:cstheme="minorHAnsi"/>
              </w:rPr>
              <w:t>0.31</w:t>
            </w:r>
          </w:p>
        </w:tc>
        <w:tc>
          <w:tcPr>
            <w:tcW w:w="941" w:type="dxa"/>
          </w:tcPr>
          <w:p w14:paraId="42D93474" w14:textId="77777777" w:rsidR="004E645F" w:rsidRPr="001D5898" w:rsidRDefault="00F272A2" w:rsidP="00FC08DF">
            <w:pPr>
              <w:spacing w:after="120"/>
              <w:rPr>
                <w:rFonts w:cstheme="minorHAnsi"/>
                <w:color w:val="FF0000"/>
              </w:rPr>
            </w:pPr>
            <w:r w:rsidRPr="001D5898">
              <w:rPr>
                <w:rFonts w:cstheme="minorHAnsi"/>
                <w:color w:val="FF0000"/>
              </w:rPr>
              <w:t>0.98</w:t>
            </w:r>
          </w:p>
          <w:p w14:paraId="66B73406" w14:textId="707B10A0" w:rsidR="00F272A2" w:rsidRPr="001D5898" w:rsidRDefault="00F272A2" w:rsidP="00FC08DF">
            <w:pPr>
              <w:spacing w:after="120"/>
              <w:rPr>
                <w:rFonts w:cstheme="minorHAnsi"/>
              </w:rPr>
            </w:pPr>
            <w:r w:rsidRPr="001D5898">
              <w:rPr>
                <w:rFonts w:cstheme="minorHAnsi"/>
              </w:rPr>
              <w:t>0.06</w:t>
            </w:r>
          </w:p>
        </w:tc>
        <w:tc>
          <w:tcPr>
            <w:tcW w:w="1053" w:type="dxa"/>
          </w:tcPr>
          <w:p w14:paraId="2E2106FA" w14:textId="77777777" w:rsidR="004E645F" w:rsidRPr="001D5898" w:rsidRDefault="002673A9" w:rsidP="00FC08DF">
            <w:pPr>
              <w:spacing w:after="120"/>
              <w:rPr>
                <w:rFonts w:cstheme="minorHAnsi"/>
                <w:color w:val="FF0000"/>
              </w:rPr>
            </w:pPr>
            <w:r w:rsidRPr="001D5898">
              <w:rPr>
                <w:rFonts w:cstheme="minorHAnsi"/>
                <w:color w:val="FF0000"/>
              </w:rPr>
              <w:t>1.00</w:t>
            </w:r>
          </w:p>
          <w:p w14:paraId="2F63077C" w14:textId="22468418" w:rsidR="002673A9" w:rsidRPr="001D5898" w:rsidRDefault="002673A9" w:rsidP="00FC08DF">
            <w:pPr>
              <w:spacing w:after="120"/>
              <w:rPr>
                <w:rFonts w:cstheme="minorHAnsi"/>
              </w:rPr>
            </w:pPr>
            <w:r w:rsidRPr="001D5898">
              <w:rPr>
                <w:rFonts w:cstheme="minorHAnsi"/>
              </w:rPr>
              <w:t>0.06</w:t>
            </w:r>
          </w:p>
        </w:tc>
        <w:tc>
          <w:tcPr>
            <w:tcW w:w="941" w:type="dxa"/>
          </w:tcPr>
          <w:p w14:paraId="2E6A613A" w14:textId="77777777" w:rsidR="004E645F" w:rsidRPr="001D5898" w:rsidRDefault="00C624E6" w:rsidP="00FC08DF">
            <w:pPr>
              <w:spacing w:after="120"/>
              <w:rPr>
                <w:rFonts w:cstheme="minorHAnsi"/>
                <w:color w:val="FF0000"/>
              </w:rPr>
            </w:pPr>
            <w:r w:rsidRPr="001D5898">
              <w:rPr>
                <w:rFonts w:cstheme="minorHAnsi"/>
                <w:color w:val="FF0000"/>
              </w:rPr>
              <w:t>0.96</w:t>
            </w:r>
          </w:p>
          <w:p w14:paraId="2A3B06BE" w14:textId="13FE4CE7" w:rsidR="00C624E6" w:rsidRPr="001D5898" w:rsidRDefault="00C624E6" w:rsidP="00FC08DF">
            <w:pPr>
              <w:spacing w:after="120"/>
              <w:rPr>
                <w:rFonts w:cstheme="minorHAnsi"/>
              </w:rPr>
            </w:pPr>
            <w:r w:rsidRPr="001D5898">
              <w:rPr>
                <w:rFonts w:cstheme="minorHAnsi"/>
              </w:rPr>
              <w:t>0.12</w:t>
            </w:r>
          </w:p>
        </w:tc>
        <w:tc>
          <w:tcPr>
            <w:tcW w:w="941" w:type="dxa"/>
          </w:tcPr>
          <w:p w14:paraId="300208EE" w14:textId="77777777" w:rsidR="004E645F" w:rsidRPr="001D5898" w:rsidRDefault="001B680C" w:rsidP="00FC08DF">
            <w:pPr>
              <w:spacing w:after="120"/>
              <w:rPr>
                <w:rFonts w:cstheme="minorHAnsi"/>
                <w:color w:val="FF0000"/>
              </w:rPr>
            </w:pPr>
            <w:r w:rsidRPr="001D5898">
              <w:rPr>
                <w:rFonts w:cstheme="minorHAnsi"/>
                <w:color w:val="FF0000"/>
              </w:rPr>
              <w:t>1.00</w:t>
            </w:r>
          </w:p>
          <w:p w14:paraId="4D511BED" w14:textId="58BD4FAF" w:rsidR="001B680C" w:rsidRPr="001D5898" w:rsidRDefault="001B680C" w:rsidP="00FC08DF">
            <w:pPr>
              <w:spacing w:after="120"/>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FC08DF">
            <w:pPr>
              <w:spacing w:after="120"/>
              <w:rPr>
                <w:rFonts w:cstheme="minorHAnsi"/>
                <w:color w:val="FF0000"/>
              </w:rPr>
            </w:pPr>
            <w:r w:rsidRPr="001D5898">
              <w:rPr>
                <w:rFonts w:cstheme="minorHAnsi"/>
                <w:color w:val="FF0000"/>
              </w:rPr>
              <w:t>0.79</w:t>
            </w:r>
          </w:p>
          <w:p w14:paraId="5580B169" w14:textId="4997AC2D" w:rsidR="00C551D8" w:rsidRPr="001D5898" w:rsidRDefault="00C551D8" w:rsidP="00FC08DF">
            <w:pPr>
              <w:spacing w:after="120"/>
              <w:rPr>
                <w:rFonts w:cstheme="minorHAnsi"/>
              </w:rPr>
            </w:pPr>
            <w:r w:rsidRPr="001D5898">
              <w:rPr>
                <w:rFonts w:cstheme="minorHAnsi"/>
              </w:rPr>
              <w:t>0.39</w:t>
            </w:r>
          </w:p>
        </w:tc>
        <w:tc>
          <w:tcPr>
            <w:tcW w:w="941" w:type="dxa"/>
          </w:tcPr>
          <w:p w14:paraId="0C2AEDDC" w14:textId="77777777" w:rsidR="004E645F" w:rsidRPr="001D5898" w:rsidRDefault="0083380B" w:rsidP="00FC08DF">
            <w:pPr>
              <w:spacing w:after="120"/>
              <w:rPr>
                <w:rFonts w:cstheme="minorHAnsi"/>
                <w:color w:val="FF0000"/>
              </w:rPr>
            </w:pPr>
            <w:r w:rsidRPr="001D5898">
              <w:rPr>
                <w:rFonts w:cstheme="minorHAnsi"/>
                <w:color w:val="FF0000"/>
              </w:rPr>
              <w:t>0.83</w:t>
            </w:r>
          </w:p>
          <w:p w14:paraId="69C348AD" w14:textId="51CED027" w:rsidR="0083380B" w:rsidRPr="001D5898" w:rsidRDefault="0083380B" w:rsidP="00FC08DF">
            <w:pPr>
              <w:spacing w:after="120"/>
              <w:rPr>
                <w:rFonts w:cstheme="minorHAnsi"/>
              </w:rPr>
            </w:pPr>
            <w:r w:rsidRPr="001D5898">
              <w:rPr>
                <w:rFonts w:cstheme="minorHAnsi"/>
              </w:rPr>
              <w:t>0.43</w:t>
            </w:r>
          </w:p>
        </w:tc>
        <w:tc>
          <w:tcPr>
            <w:tcW w:w="941" w:type="dxa"/>
          </w:tcPr>
          <w:p w14:paraId="5A8548F3" w14:textId="77777777" w:rsidR="004E645F" w:rsidRPr="001D5898" w:rsidRDefault="000619AA" w:rsidP="00FC08DF">
            <w:pPr>
              <w:spacing w:after="120"/>
              <w:rPr>
                <w:rFonts w:cstheme="minorHAnsi"/>
                <w:color w:val="FF0000"/>
              </w:rPr>
            </w:pPr>
            <w:r w:rsidRPr="001D5898">
              <w:rPr>
                <w:rFonts w:cstheme="minorHAnsi"/>
                <w:color w:val="FF0000"/>
              </w:rPr>
              <w:t>0.82</w:t>
            </w:r>
          </w:p>
          <w:p w14:paraId="2DB9E6F3" w14:textId="61AB8773" w:rsidR="000619AA" w:rsidRPr="001D5898" w:rsidRDefault="000619AA" w:rsidP="00FC08DF">
            <w:pPr>
              <w:spacing w:after="120"/>
              <w:rPr>
                <w:rFonts w:cstheme="minorHAnsi"/>
              </w:rPr>
            </w:pPr>
            <w:r w:rsidRPr="001D5898">
              <w:rPr>
                <w:rFonts w:cstheme="minorHAnsi"/>
              </w:rPr>
              <w:t>0.32</w:t>
            </w:r>
          </w:p>
        </w:tc>
        <w:tc>
          <w:tcPr>
            <w:tcW w:w="941" w:type="dxa"/>
          </w:tcPr>
          <w:p w14:paraId="18BD0A74" w14:textId="77777777" w:rsidR="004E645F" w:rsidRPr="001D5898" w:rsidRDefault="001406F4" w:rsidP="00FC08DF">
            <w:pPr>
              <w:spacing w:after="120"/>
              <w:rPr>
                <w:rFonts w:cstheme="minorHAnsi"/>
                <w:color w:val="FF0000"/>
              </w:rPr>
            </w:pPr>
            <w:r w:rsidRPr="001D5898">
              <w:rPr>
                <w:rFonts w:cstheme="minorHAnsi"/>
                <w:color w:val="FF0000"/>
              </w:rPr>
              <w:t>0.85</w:t>
            </w:r>
          </w:p>
          <w:p w14:paraId="07AB0A6D" w14:textId="24D6A15B" w:rsidR="001406F4" w:rsidRPr="001D5898" w:rsidRDefault="001406F4" w:rsidP="00FC08DF">
            <w:pPr>
              <w:spacing w:after="120"/>
              <w:rPr>
                <w:rFonts w:cstheme="minorHAnsi"/>
              </w:rPr>
            </w:pPr>
            <w:r w:rsidRPr="001D5898">
              <w:rPr>
                <w:rFonts w:cstheme="minorHAnsi"/>
              </w:rPr>
              <w:t>0.40</w:t>
            </w:r>
          </w:p>
        </w:tc>
        <w:tc>
          <w:tcPr>
            <w:tcW w:w="941" w:type="dxa"/>
          </w:tcPr>
          <w:p w14:paraId="38ED6FD5" w14:textId="77777777" w:rsidR="004E645F" w:rsidRPr="001D5898" w:rsidRDefault="00F272A2" w:rsidP="00FC08DF">
            <w:pPr>
              <w:spacing w:after="120"/>
              <w:rPr>
                <w:rFonts w:cstheme="minorHAnsi"/>
                <w:color w:val="FF0000"/>
              </w:rPr>
            </w:pPr>
            <w:r w:rsidRPr="001D5898">
              <w:rPr>
                <w:rFonts w:cstheme="minorHAnsi"/>
                <w:color w:val="FF0000"/>
              </w:rPr>
              <w:t>0.85</w:t>
            </w:r>
          </w:p>
          <w:p w14:paraId="0417DB2B" w14:textId="2D4C78C5" w:rsidR="00F272A2" w:rsidRPr="001D5898" w:rsidRDefault="00F272A2" w:rsidP="00FC08DF">
            <w:pPr>
              <w:spacing w:after="120"/>
              <w:rPr>
                <w:rFonts w:cstheme="minorHAnsi"/>
              </w:rPr>
            </w:pPr>
            <w:r w:rsidRPr="001D5898">
              <w:rPr>
                <w:rFonts w:cstheme="minorHAnsi"/>
              </w:rPr>
              <w:t>0.11</w:t>
            </w:r>
          </w:p>
        </w:tc>
        <w:tc>
          <w:tcPr>
            <w:tcW w:w="1053" w:type="dxa"/>
          </w:tcPr>
          <w:p w14:paraId="3969C930" w14:textId="77777777" w:rsidR="004E645F" w:rsidRPr="001D5898" w:rsidRDefault="002673A9" w:rsidP="00FC08DF">
            <w:pPr>
              <w:spacing w:after="120"/>
              <w:rPr>
                <w:rFonts w:cstheme="minorHAnsi"/>
                <w:color w:val="FF0000"/>
              </w:rPr>
            </w:pPr>
            <w:r w:rsidRPr="001D5898">
              <w:rPr>
                <w:rFonts w:cstheme="minorHAnsi"/>
                <w:color w:val="FF0000"/>
              </w:rPr>
              <w:t>0.86</w:t>
            </w:r>
          </w:p>
          <w:p w14:paraId="7E9CCF64" w14:textId="51652E55" w:rsidR="002673A9" w:rsidRPr="001D5898" w:rsidRDefault="002673A9" w:rsidP="00FC08DF">
            <w:pPr>
              <w:spacing w:after="120"/>
              <w:rPr>
                <w:rFonts w:cstheme="minorHAnsi"/>
              </w:rPr>
            </w:pPr>
            <w:r w:rsidRPr="001D5898">
              <w:rPr>
                <w:rFonts w:cstheme="minorHAnsi"/>
              </w:rPr>
              <w:t>0.12</w:t>
            </w:r>
          </w:p>
        </w:tc>
        <w:tc>
          <w:tcPr>
            <w:tcW w:w="941" w:type="dxa"/>
          </w:tcPr>
          <w:p w14:paraId="7DA59383" w14:textId="77777777" w:rsidR="004E645F" w:rsidRPr="001D5898" w:rsidRDefault="00C624E6" w:rsidP="00FC08DF">
            <w:pPr>
              <w:spacing w:after="120"/>
              <w:rPr>
                <w:rFonts w:cstheme="minorHAnsi"/>
                <w:color w:val="FF0000"/>
              </w:rPr>
            </w:pPr>
            <w:r w:rsidRPr="001D5898">
              <w:rPr>
                <w:rFonts w:cstheme="minorHAnsi"/>
                <w:color w:val="FF0000"/>
              </w:rPr>
              <w:t>0.84</w:t>
            </w:r>
          </w:p>
          <w:p w14:paraId="3B51BE65" w14:textId="4640841D" w:rsidR="00C624E6" w:rsidRPr="001D5898" w:rsidRDefault="00C624E6" w:rsidP="00FC08DF">
            <w:pPr>
              <w:spacing w:after="120"/>
              <w:rPr>
                <w:rFonts w:cstheme="minorHAnsi"/>
              </w:rPr>
            </w:pPr>
            <w:r w:rsidRPr="001D5898">
              <w:rPr>
                <w:rFonts w:cstheme="minorHAnsi"/>
              </w:rPr>
              <w:t>0.20</w:t>
            </w:r>
          </w:p>
        </w:tc>
        <w:tc>
          <w:tcPr>
            <w:tcW w:w="941" w:type="dxa"/>
          </w:tcPr>
          <w:p w14:paraId="3822A726" w14:textId="77777777" w:rsidR="004E645F" w:rsidRPr="001D5898" w:rsidRDefault="001B680C" w:rsidP="00FC08DF">
            <w:pPr>
              <w:spacing w:after="120"/>
              <w:rPr>
                <w:rFonts w:cstheme="minorHAnsi"/>
                <w:color w:val="FF0000"/>
              </w:rPr>
            </w:pPr>
            <w:r w:rsidRPr="001D5898">
              <w:rPr>
                <w:rFonts w:cstheme="minorHAnsi"/>
                <w:color w:val="FF0000"/>
              </w:rPr>
              <w:t>0.86</w:t>
            </w:r>
          </w:p>
          <w:p w14:paraId="48929F50" w14:textId="2D897277" w:rsidR="001B680C" w:rsidRPr="001D5898" w:rsidRDefault="001B680C" w:rsidP="00FC08DF">
            <w:pPr>
              <w:spacing w:after="120"/>
              <w:rPr>
                <w:rFonts w:cstheme="minorHAnsi"/>
              </w:rPr>
            </w:pPr>
            <w:r w:rsidRPr="001D5898">
              <w:rPr>
                <w:rFonts w:cstheme="minorHAnsi"/>
              </w:rPr>
              <w:t>0.12</w:t>
            </w:r>
          </w:p>
        </w:tc>
      </w:tr>
      <w:tr w:rsidR="004E645F" w:rsidRPr="001D5898" w14:paraId="389DDE39" w14:textId="77777777" w:rsidTr="0032756E">
        <w:tc>
          <w:tcPr>
            <w:tcW w:w="1028" w:type="dxa"/>
          </w:tcPr>
          <w:p w14:paraId="7F415BAA" w14:textId="77777777" w:rsidR="004E645F" w:rsidRPr="001D5898" w:rsidRDefault="004E645F" w:rsidP="00FC08DF">
            <w:pPr>
              <w:spacing w:after="120"/>
              <w:rPr>
                <w:rFonts w:cstheme="minorHAnsi"/>
              </w:rPr>
            </w:pPr>
            <w:r w:rsidRPr="001D5898">
              <w:rPr>
                <w:rFonts w:cstheme="minorHAnsi"/>
              </w:rPr>
              <w:t>Model score (5CV)</w:t>
            </w:r>
          </w:p>
        </w:tc>
        <w:tc>
          <w:tcPr>
            <w:tcW w:w="941" w:type="dxa"/>
          </w:tcPr>
          <w:p w14:paraId="096678B4" w14:textId="1CBBF7ED" w:rsidR="004E645F" w:rsidRPr="001D5898" w:rsidRDefault="0065335B" w:rsidP="00FC08DF">
            <w:pPr>
              <w:spacing w:after="120"/>
              <w:rPr>
                <w:rFonts w:cstheme="minorHAnsi"/>
              </w:rPr>
            </w:pPr>
            <w:r w:rsidRPr="001D5898">
              <w:rPr>
                <w:rFonts w:cstheme="minorHAnsi"/>
              </w:rPr>
              <w:t>0.63723</w:t>
            </w:r>
          </w:p>
        </w:tc>
        <w:tc>
          <w:tcPr>
            <w:tcW w:w="941" w:type="dxa"/>
          </w:tcPr>
          <w:p w14:paraId="3B315341" w14:textId="3C471A3F" w:rsidR="004E645F" w:rsidRPr="001D5898" w:rsidRDefault="00736BED" w:rsidP="00FC08DF">
            <w:pPr>
              <w:spacing w:after="120"/>
              <w:rPr>
                <w:rFonts w:cstheme="minorHAnsi"/>
              </w:rPr>
            </w:pPr>
            <w:r w:rsidRPr="001D5898">
              <w:rPr>
                <w:rFonts w:cstheme="minorHAnsi"/>
              </w:rPr>
              <w:t>0.67652</w:t>
            </w:r>
          </w:p>
        </w:tc>
        <w:tc>
          <w:tcPr>
            <w:tcW w:w="941" w:type="dxa"/>
          </w:tcPr>
          <w:p w14:paraId="6E53B17D" w14:textId="7AF21A69" w:rsidR="004E645F" w:rsidRPr="001D5898" w:rsidRDefault="006A2EC4" w:rsidP="00FC08DF">
            <w:pPr>
              <w:spacing w:after="120"/>
              <w:rPr>
                <w:rFonts w:cstheme="minorHAnsi"/>
              </w:rPr>
            </w:pPr>
            <w:r w:rsidRPr="001D5898">
              <w:rPr>
                <w:rFonts w:cstheme="minorHAnsi"/>
              </w:rPr>
              <w:t>0.64093</w:t>
            </w:r>
          </w:p>
        </w:tc>
        <w:tc>
          <w:tcPr>
            <w:tcW w:w="941" w:type="dxa"/>
          </w:tcPr>
          <w:p w14:paraId="1BCCF030" w14:textId="3CF1954A" w:rsidR="004E645F" w:rsidRPr="001D5898" w:rsidRDefault="00F96DFD" w:rsidP="00FC08DF">
            <w:pPr>
              <w:spacing w:after="120"/>
              <w:rPr>
                <w:rFonts w:cstheme="minorHAnsi"/>
              </w:rPr>
            </w:pPr>
            <w:r w:rsidRPr="001D5898">
              <w:rPr>
                <w:rFonts w:cstheme="minorHAnsi"/>
              </w:rPr>
              <w:t>0.67023</w:t>
            </w:r>
          </w:p>
        </w:tc>
        <w:tc>
          <w:tcPr>
            <w:tcW w:w="941" w:type="dxa"/>
          </w:tcPr>
          <w:p w14:paraId="20272AF2" w14:textId="7636ABA4" w:rsidR="004E645F" w:rsidRPr="001D5898" w:rsidRDefault="00972ACC" w:rsidP="00FC08DF">
            <w:pPr>
              <w:spacing w:after="120"/>
              <w:rPr>
                <w:rFonts w:cstheme="minorHAnsi"/>
              </w:rPr>
            </w:pPr>
            <w:r w:rsidRPr="001D5898">
              <w:rPr>
                <w:rFonts w:cstheme="minorHAnsi"/>
              </w:rPr>
              <w:t>0.68646</w:t>
            </w:r>
          </w:p>
        </w:tc>
        <w:tc>
          <w:tcPr>
            <w:tcW w:w="1053" w:type="dxa"/>
          </w:tcPr>
          <w:p w14:paraId="19A740A9" w14:textId="0CF4BA9F" w:rsidR="004E645F" w:rsidRPr="001D5898" w:rsidRDefault="00230D16" w:rsidP="00FC08DF">
            <w:pPr>
              <w:spacing w:after="120"/>
              <w:rPr>
                <w:rFonts w:cstheme="minorHAnsi"/>
              </w:rPr>
            </w:pPr>
            <w:r w:rsidRPr="001D5898">
              <w:rPr>
                <w:rFonts w:cstheme="minorHAnsi"/>
              </w:rPr>
              <w:t>0.68969</w:t>
            </w:r>
          </w:p>
        </w:tc>
        <w:tc>
          <w:tcPr>
            <w:tcW w:w="941" w:type="dxa"/>
          </w:tcPr>
          <w:p w14:paraId="40685675" w14:textId="1EDD94B1" w:rsidR="004E645F" w:rsidRPr="001D5898" w:rsidRDefault="009D360F" w:rsidP="00FC08DF">
            <w:pPr>
              <w:spacing w:after="120"/>
              <w:rPr>
                <w:rFonts w:cstheme="minorHAnsi"/>
              </w:rPr>
            </w:pPr>
            <w:r w:rsidRPr="001D5898">
              <w:rPr>
                <w:rFonts w:cstheme="minorHAnsi"/>
              </w:rPr>
              <w:t>0.69603</w:t>
            </w:r>
          </w:p>
        </w:tc>
        <w:tc>
          <w:tcPr>
            <w:tcW w:w="941" w:type="dxa"/>
          </w:tcPr>
          <w:p w14:paraId="7DC98FC8" w14:textId="2A658060" w:rsidR="004E645F" w:rsidRPr="001D5898" w:rsidRDefault="00DF1921" w:rsidP="00FC08DF">
            <w:pPr>
              <w:spacing w:after="120"/>
              <w:rPr>
                <w:rFonts w:cstheme="minorHAnsi"/>
              </w:rPr>
            </w:pPr>
            <w:r w:rsidRPr="001D5898">
              <w:rPr>
                <w:rFonts w:cstheme="minorHAnsi"/>
              </w:rPr>
              <w:t>0.71866</w:t>
            </w:r>
          </w:p>
        </w:tc>
      </w:tr>
    </w:tbl>
    <w:p w14:paraId="1B630035" w14:textId="364667E9" w:rsidR="004E645F" w:rsidRPr="001D5898" w:rsidRDefault="004E645F" w:rsidP="00FC08DF">
      <w:pPr>
        <w:spacing w:after="120"/>
        <w:rPr>
          <w:rFonts w:cstheme="minorHAnsi"/>
        </w:rPr>
      </w:pP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3841C119" w:rsidR="004E645F" w:rsidRPr="001D5898" w:rsidRDefault="004E645F"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0</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32756E">
        <w:tc>
          <w:tcPr>
            <w:tcW w:w="1001" w:type="dxa"/>
          </w:tcPr>
          <w:p w14:paraId="1DE01BE3" w14:textId="77777777" w:rsidR="004E645F" w:rsidRPr="001D5898" w:rsidRDefault="004E645F" w:rsidP="00FC08DF">
            <w:pPr>
              <w:spacing w:after="120"/>
              <w:rPr>
                <w:rFonts w:cstheme="minorHAnsi"/>
              </w:rPr>
            </w:pPr>
          </w:p>
        </w:tc>
        <w:tc>
          <w:tcPr>
            <w:tcW w:w="1001" w:type="dxa"/>
          </w:tcPr>
          <w:p w14:paraId="399A945A" w14:textId="77777777" w:rsidR="004E645F" w:rsidRPr="001D5898" w:rsidRDefault="004E645F" w:rsidP="00FC08DF">
            <w:pPr>
              <w:spacing w:after="120"/>
              <w:rPr>
                <w:rFonts w:cstheme="minorHAnsi"/>
              </w:rPr>
            </w:pPr>
          </w:p>
        </w:tc>
        <w:tc>
          <w:tcPr>
            <w:tcW w:w="1002" w:type="dxa"/>
          </w:tcPr>
          <w:p w14:paraId="7A3A2612" w14:textId="77777777" w:rsidR="004E645F" w:rsidRPr="001D5898" w:rsidRDefault="004E645F" w:rsidP="00FC08DF">
            <w:pPr>
              <w:spacing w:after="120"/>
              <w:rPr>
                <w:rFonts w:cstheme="minorHAnsi"/>
              </w:rPr>
            </w:pPr>
          </w:p>
        </w:tc>
        <w:tc>
          <w:tcPr>
            <w:tcW w:w="1002" w:type="dxa"/>
          </w:tcPr>
          <w:p w14:paraId="23D37787" w14:textId="77777777" w:rsidR="004E645F" w:rsidRPr="001D5898" w:rsidRDefault="004E645F" w:rsidP="00FC08DF">
            <w:pPr>
              <w:spacing w:after="120"/>
              <w:rPr>
                <w:rFonts w:cstheme="minorHAnsi"/>
              </w:rPr>
            </w:pPr>
          </w:p>
        </w:tc>
        <w:tc>
          <w:tcPr>
            <w:tcW w:w="1002"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1002" w:type="dxa"/>
          </w:tcPr>
          <w:p w14:paraId="64DE0780" w14:textId="77777777" w:rsidR="004E645F" w:rsidRPr="001D5898" w:rsidRDefault="004E645F" w:rsidP="00FC08DF">
            <w:pPr>
              <w:spacing w:after="120"/>
              <w:rPr>
                <w:rFonts w:cstheme="minorHAnsi"/>
              </w:rPr>
            </w:pPr>
          </w:p>
        </w:tc>
        <w:tc>
          <w:tcPr>
            <w:tcW w:w="1002" w:type="dxa"/>
          </w:tcPr>
          <w:p w14:paraId="34D2A660" w14:textId="77777777" w:rsidR="004E645F" w:rsidRPr="001D5898" w:rsidRDefault="004E645F" w:rsidP="00FC08DF">
            <w:pPr>
              <w:spacing w:after="120"/>
              <w:rPr>
                <w:rFonts w:cstheme="minorHAnsi"/>
              </w:rPr>
            </w:pPr>
          </w:p>
        </w:tc>
        <w:tc>
          <w:tcPr>
            <w:tcW w:w="1002" w:type="dxa"/>
          </w:tcPr>
          <w:p w14:paraId="1045786F" w14:textId="77777777" w:rsidR="004E645F" w:rsidRPr="001D5898" w:rsidRDefault="004E645F" w:rsidP="00FC08DF">
            <w:pPr>
              <w:spacing w:after="120"/>
              <w:rPr>
                <w:rFonts w:cstheme="minorHAnsi"/>
              </w:rPr>
            </w:pPr>
          </w:p>
        </w:tc>
        <w:tc>
          <w:tcPr>
            <w:tcW w:w="1002"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32756E">
        <w:tc>
          <w:tcPr>
            <w:tcW w:w="1001" w:type="dxa"/>
          </w:tcPr>
          <w:p w14:paraId="400077B3" w14:textId="77777777" w:rsidR="004E645F" w:rsidRPr="001D5898" w:rsidRDefault="004E645F" w:rsidP="00FC08DF">
            <w:pPr>
              <w:spacing w:after="120"/>
              <w:rPr>
                <w:rFonts w:cstheme="minorHAnsi"/>
              </w:rPr>
            </w:pPr>
          </w:p>
        </w:tc>
        <w:tc>
          <w:tcPr>
            <w:tcW w:w="1001" w:type="dxa"/>
          </w:tcPr>
          <w:p w14:paraId="6CFCE910" w14:textId="77777777" w:rsidR="004E645F" w:rsidRPr="001D5898" w:rsidRDefault="004E645F" w:rsidP="00FC08DF">
            <w:pPr>
              <w:spacing w:after="120"/>
              <w:rPr>
                <w:rFonts w:cstheme="minorHAnsi"/>
              </w:rPr>
            </w:pPr>
            <w:r w:rsidRPr="001D5898">
              <w:rPr>
                <w:rFonts w:cstheme="minorHAnsi"/>
              </w:rPr>
              <w:t>1</w:t>
            </w:r>
          </w:p>
        </w:tc>
        <w:tc>
          <w:tcPr>
            <w:tcW w:w="1002" w:type="dxa"/>
          </w:tcPr>
          <w:p w14:paraId="3D85FF40" w14:textId="77777777" w:rsidR="004E645F" w:rsidRPr="001D5898" w:rsidRDefault="004E645F" w:rsidP="00FC08DF">
            <w:pPr>
              <w:spacing w:after="120"/>
              <w:rPr>
                <w:rFonts w:cstheme="minorHAnsi"/>
              </w:rPr>
            </w:pPr>
            <w:r w:rsidRPr="001D5898">
              <w:rPr>
                <w:rFonts w:cstheme="minorHAnsi"/>
              </w:rPr>
              <w:t>2</w:t>
            </w:r>
          </w:p>
        </w:tc>
        <w:tc>
          <w:tcPr>
            <w:tcW w:w="1002" w:type="dxa"/>
          </w:tcPr>
          <w:p w14:paraId="589E1E94" w14:textId="77777777" w:rsidR="004E645F" w:rsidRPr="001D5898" w:rsidRDefault="004E645F" w:rsidP="00FC08DF">
            <w:pPr>
              <w:spacing w:after="120"/>
              <w:rPr>
                <w:rFonts w:cstheme="minorHAnsi"/>
              </w:rPr>
            </w:pPr>
            <w:r w:rsidRPr="001D5898">
              <w:rPr>
                <w:rFonts w:cstheme="minorHAnsi"/>
              </w:rPr>
              <w:t>3</w:t>
            </w:r>
          </w:p>
        </w:tc>
        <w:tc>
          <w:tcPr>
            <w:tcW w:w="1002" w:type="dxa"/>
          </w:tcPr>
          <w:p w14:paraId="4507F5EC" w14:textId="77777777" w:rsidR="004E645F" w:rsidRPr="001D5898" w:rsidRDefault="004E645F" w:rsidP="00FC08DF">
            <w:pPr>
              <w:spacing w:after="120"/>
              <w:rPr>
                <w:rFonts w:cstheme="minorHAnsi"/>
              </w:rPr>
            </w:pPr>
            <w:r w:rsidRPr="001D5898">
              <w:rPr>
                <w:rFonts w:cstheme="minorHAnsi"/>
              </w:rPr>
              <w:t>4</w:t>
            </w:r>
          </w:p>
        </w:tc>
        <w:tc>
          <w:tcPr>
            <w:tcW w:w="1002" w:type="dxa"/>
          </w:tcPr>
          <w:p w14:paraId="5D7236A0" w14:textId="77777777" w:rsidR="004E645F" w:rsidRPr="001D5898" w:rsidRDefault="004E645F" w:rsidP="00FC08DF">
            <w:pPr>
              <w:spacing w:after="120"/>
              <w:rPr>
                <w:rFonts w:cstheme="minorHAnsi"/>
              </w:rPr>
            </w:pPr>
            <w:r w:rsidRPr="001D5898">
              <w:rPr>
                <w:rFonts w:cstheme="minorHAnsi"/>
              </w:rPr>
              <w:t>5</w:t>
            </w:r>
          </w:p>
        </w:tc>
        <w:tc>
          <w:tcPr>
            <w:tcW w:w="1002" w:type="dxa"/>
          </w:tcPr>
          <w:p w14:paraId="01A67471" w14:textId="77777777" w:rsidR="004E645F" w:rsidRPr="001D5898" w:rsidRDefault="004E645F" w:rsidP="00FC08DF">
            <w:pPr>
              <w:spacing w:after="120"/>
              <w:rPr>
                <w:rFonts w:cstheme="minorHAnsi"/>
              </w:rPr>
            </w:pPr>
            <w:r w:rsidRPr="001D5898">
              <w:rPr>
                <w:rFonts w:cstheme="minorHAnsi"/>
              </w:rPr>
              <w:t>6</w:t>
            </w:r>
          </w:p>
        </w:tc>
        <w:tc>
          <w:tcPr>
            <w:tcW w:w="1002" w:type="dxa"/>
          </w:tcPr>
          <w:p w14:paraId="69CDBE22" w14:textId="77777777" w:rsidR="004E645F" w:rsidRPr="001D5898" w:rsidRDefault="004E645F" w:rsidP="00FC08DF">
            <w:pPr>
              <w:spacing w:after="120"/>
              <w:rPr>
                <w:rFonts w:cstheme="minorHAnsi"/>
              </w:rPr>
            </w:pPr>
            <w:r w:rsidRPr="001D5898">
              <w:rPr>
                <w:rFonts w:cstheme="minorHAnsi"/>
              </w:rPr>
              <w:t>7</w:t>
            </w:r>
          </w:p>
        </w:tc>
        <w:tc>
          <w:tcPr>
            <w:tcW w:w="1002" w:type="dxa"/>
          </w:tcPr>
          <w:p w14:paraId="15040934" w14:textId="77777777" w:rsidR="004E645F" w:rsidRPr="001D5898" w:rsidRDefault="004E645F" w:rsidP="00FC08DF">
            <w:pPr>
              <w:spacing w:after="120"/>
              <w:rPr>
                <w:rFonts w:cstheme="minorHAnsi"/>
              </w:rPr>
            </w:pPr>
            <w:r w:rsidRPr="001D5898">
              <w:rPr>
                <w:rFonts w:cstheme="minorHAnsi"/>
              </w:rPr>
              <w:t>10</w:t>
            </w:r>
          </w:p>
        </w:tc>
      </w:tr>
      <w:tr w:rsidR="00C67278" w:rsidRPr="001D5898" w14:paraId="3FF14A22" w14:textId="77777777" w:rsidTr="0032756E">
        <w:tc>
          <w:tcPr>
            <w:tcW w:w="1001"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1001" w:type="dxa"/>
          </w:tcPr>
          <w:p w14:paraId="20AEE1B5" w14:textId="77777777" w:rsidR="004E645F" w:rsidRPr="001D5898" w:rsidRDefault="003B1012" w:rsidP="00FC08DF">
            <w:pPr>
              <w:spacing w:after="120"/>
              <w:rPr>
                <w:rFonts w:cstheme="minorHAnsi"/>
                <w:color w:val="FF0000"/>
              </w:rPr>
            </w:pPr>
            <w:r w:rsidRPr="001D5898">
              <w:rPr>
                <w:rFonts w:cstheme="minorHAnsi"/>
                <w:color w:val="FF0000"/>
              </w:rPr>
              <w:t>0.80</w:t>
            </w:r>
          </w:p>
          <w:p w14:paraId="71488D7C" w14:textId="43D5684B" w:rsidR="003B1012" w:rsidRPr="001D5898" w:rsidRDefault="003B1012" w:rsidP="00FC08DF">
            <w:pPr>
              <w:spacing w:after="120"/>
              <w:rPr>
                <w:rFonts w:cstheme="minorHAnsi"/>
              </w:rPr>
            </w:pPr>
            <w:r w:rsidRPr="001D5898">
              <w:rPr>
                <w:rFonts w:cstheme="minorHAnsi"/>
              </w:rPr>
              <w:t>0.55</w:t>
            </w:r>
          </w:p>
        </w:tc>
        <w:tc>
          <w:tcPr>
            <w:tcW w:w="1002" w:type="dxa"/>
          </w:tcPr>
          <w:p w14:paraId="52FBB234" w14:textId="77777777" w:rsidR="004E645F" w:rsidRPr="001D5898" w:rsidRDefault="00815D58" w:rsidP="00FC08DF">
            <w:pPr>
              <w:spacing w:after="120"/>
              <w:rPr>
                <w:rFonts w:cstheme="minorHAnsi"/>
                <w:color w:val="FF0000"/>
              </w:rPr>
            </w:pPr>
            <w:r w:rsidRPr="001D5898">
              <w:rPr>
                <w:rFonts w:cstheme="minorHAnsi"/>
                <w:color w:val="FF0000"/>
              </w:rPr>
              <w:t>0.80</w:t>
            </w:r>
          </w:p>
          <w:p w14:paraId="58D774ED" w14:textId="7DFA904A" w:rsidR="00815D58" w:rsidRPr="001D5898" w:rsidRDefault="00815D58" w:rsidP="00FC08DF">
            <w:pPr>
              <w:spacing w:after="120"/>
              <w:rPr>
                <w:rFonts w:cstheme="minorHAnsi"/>
              </w:rPr>
            </w:pPr>
            <w:r w:rsidRPr="001D5898">
              <w:rPr>
                <w:rFonts w:cstheme="minorHAnsi"/>
              </w:rPr>
              <w:t>0.55</w:t>
            </w:r>
          </w:p>
        </w:tc>
        <w:tc>
          <w:tcPr>
            <w:tcW w:w="1002" w:type="dxa"/>
          </w:tcPr>
          <w:p w14:paraId="54B51EBA" w14:textId="77777777" w:rsidR="004E645F" w:rsidRPr="001D5898" w:rsidRDefault="00E41D0F" w:rsidP="00FC08DF">
            <w:pPr>
              <w:spacing w:after="120"/>
              <w:rPr>
                <w:rFonts w:cstheme="minorHAnsi"/>
                <w:color w:val="FF0000"/>
              </w:rPr>
            </w:pPr>
            <w:r w:rsidRPr="001D5898">
              <w:rPr>
                <w:rFonts w:cstheme="minorHAnsi"/>
                <w:color w:val="FF0000"/>
              </w:rPr>
              <w:t>0.81</w:t>
            </w:r>
          </w:p>
          <w:p w14:paraId="0A47245E" w14:textId="042A5495" w:rsidR="00E41D0F" w:rsidRPr="001D5898" w:rsidRDefault="00E41D0F" w:rsidP="00FC08DF">
            <w:pPr>
              <w:spacing w:after="120"/>
              <w:rPr>
                <w:rFonts w:cstheme="minorHAnsi"/>
              </w:rPr>
            </w:pPr>
            <w:r w:rsidRPr="001D5898">
              <w:rPr>
                <w:rFonts w:cstheme="minorHAnsi"/>
              </w:rPr>
              <w:t>0.44</w:t>
            </w:r>
          </w:p>
        </w:tc>
        <w:tc>
          <w:tcPr>
            <w:tcW w:w="1002" w:type="dxa"/>
          </w:tcPr>
          <w:p w14:paraId="5F97620A" w14:textId="77777777" w:rsidR="004E645F" w:rsidRPr="001D5898" w:rsidRDefault="001D764F" w:rsidP="00FC08DF">
            <w:pPr>
              <w:spacing w:after="120"/>
              <w:rPr>
                <w:rFonts w:cstheme="minorHAnsi"/>
                <w:color w:val="FF0000"/>
              </w:rPr>
            </w:pPr>
            <w:r w:rsidRPr="001D5898">
              <w:rPr>
                <w:rFonts w:cstheme="minorHAnsi"/>
                <w:color w:val="FF0000"/>
              </w:rPr>
              <w:t>0.82</w:t>
            </w:r>
          </w:p>
          <w:p w14:paraId="621969CD" w14:textId="44BA2D85" w:rsidR="001D764F" w:rsidRPr="001D5898" w:rsidRDefault="001D764F" w:rsidP="00FC08DF">
            <w:pPr>
              <w:spacing w:after="120"/>
              <w:rPr>
                <w:rFonts w:cstheme="minorHAnsi"/>
              </w:rPr>
            </w:pPr>
            <w:r w:rsidRPr="001D5898">
              <w:rPr>
                <w:rFonts w:cstheme="minorHAnsi"/>
              </w:rPr>
              <w:t>0.50</w:t>
            </w:r>
          </w:p>
        </w:tc>
        <w:tc>
          <w:tcPr>
            <w:tcW w:w="1002" w:type="dxa"/>
          </w:tcPr>
          <w:p w14:paraId="7F0C61CF" w14:textId="77777777" w:rsidR="004E645F" w:rsidRPr="001D5898" w:rsidRDefault="000819E9" w:rsidP="00FC08DF">
            <w:pPr>
              <w:spacing w:after="120"/>
              <w:rPr>
                <w:rFonts w:cstheme="minorHAnsi"/>
                <w:color w:val="FF0000"/>
              </w:rPr>
            </w:pPr>
            <w:r w:rsidRPr="001D5898">
              <w:rPr>
                <w:rFonts w:cstheme="minorHAnsi"/>
                <w:color w:val="FF0000"/>
              </w:rPr>
              <w:t>0.77</w:t>
            </w:r>
          </w:p>
          <w:p w14:paraId="15FF30F7" w14:textId="462201C3" w:rsidR="000819E9" w:rsidRPr="001D5898" w:rsidRDefault="000819E9" w:rsidP="00FC08DF">
            <w:pPr>
              <w:spacing w:after="120"/>
              <w:rPr>
                <w:rFonts w:cstheme="minorHAnsi"/>
              </w:rPr>
            </w:pPr>
            <w:r w:rsidRPr="001D5898">
              <w:rPr>
                <w:rFonts w:cstheme="minorHAnsi"/>
              </w:rPr>
              <w:t>0.60</w:t>
            </w:r>
          </w:p>
        </w:tc>
        <w:tc>
          <w:tcPr>
            <w:tcW w:w="1002" w:type="dxa"/>
          </w:tcPr>
          <w:p w14:paraId="3F582A7C" w14:textId="77777777" w:rsidR="004E645F" w:rsidRPr="001D5898" w:rsidRDefault="00A96BE9" w:rsidP="00FC08DF">
            <w:pPr>
              <w:spacing w:after="120"/>
              <w:rPr>
                <w:rFonts w:cstheme="minorHAnsi"/>
                <w:color w:val="FF0000"/>
              </w:rPr>
            </w:pPr>
            <w:r w:rsidRPr="001D5898">
              <w:rPr>
                <w:rFonts w:cstheme="minorHAnsi"/>
                <w:color w:val="FF0000"/>
              </w:rPr>
              <w:t>0.76</w:t>
            </w:r>
          </w:p>
          <w:p w14:paraId="5820D92D" w14:textId="1B41F1AC" w:rsidR="00A96BE9" w:rsidRPr="001D5898" w:rsidRDefault="00A96BE9" w:rsidP="00FC08DF">
            <w:pPr>
              <w:spacing w:after="120"/>
              <w:rPr>
                <w:rFonts w:cstheme="minorHAnsi"/>
              </w:rPr>
            </w:pPr>
            <w:r w:rsidRPr="001D5898">
              <w:rPr>
                <w:rFonts w:cstheme="minorHAnsi"/>
              </w:rPr>
              <w:t>1.00</w:t>
            </w:r>
          </w:p>
        </w:tc>
        <w:tc>
          <w:tcPr>
            <w:tcW w:w="1002" w:type="dxa"/>
          </w:tcPr>
          <w:p w14:paraId="4B3A16BB" w14:textId="77777777" w:rsidR="004E645F" w:rsidRPr="001D5898" w:rsidRDefault="00160896" w:rsidP="00FC08DF">
            <w:pPr>
              <w:spacing w:after="120"/>
              <w:rPr>
                <w:rFonts w:cstheme="minorHAnsi"/>
                <w:color w:val="FF0000"/>
              </w:rPr>
            </w:pPr>
            <w:r w:rsidRPr="001D5898">
              <w:rPr>
                <w:rFonts w:cstheme="minorHAnsi"/>
                <w:color w:val="FF0000"/>
              </w:rPr>
              <w:t>0.75</w:t>
            </w:r>
          </w:p>
          <w:p w14:paraId="34B005DE" w14:textId="74EDE142" w:rsidR="00160896" w:rsidRPr="001D5898" w:rsidRDefault="00160896" w:rsidP="00FC08DF">
            <w:pPr>
              <w:spacing w:after="120"/>
              <w:rPr>
                <w:rFonts w:cstheme="minorHAnsi"/>
              </w:rPr>
            </w:pPr>
            <w:r w:rsidRPr="001D5898">
              <w:rPr>
                <w:rFonts w:cstheme="minorHAnsi"/>
              </w:rPr>
              <w:t>0.50</w:t>
            </w:r>
          </w:p>
        </w:tc>
        <w:tc>
          <w:tcPr>
            <w:tcW w:w="1002" w:type="dxa"/>
          </w:tcPr>
          <w:p w14:paraId="3BE8EF34" w14:textId="77777777" w:rsidR="004E645F" w:rsidRPr="001D5898" w:rsidRDefault="001133A0" w:rsidP="00FC08DF">
            <w:pPr>
              <w:spacing w:after="120"/>
              <w:rPr>
                <w:rFonts w:cstheme="minorHAnsi"/>
                <w:color w:val="FF0000"/>
              </w:rPr>
            </w:pPr>
            <w:r w:rsidRPr="001D5898">
              <w:rPr>
                <w:rFonts w:cstheme="minorHAnsi"/>
                <w:color w:val="FF0000"/>
              </w:rPr>
              <w:t>0.74</w:t>
            </w:r>
          </w:p>
          <w:p w14:paraId="5D708027" w14:textId="17BB3B82" w:rsidR="001133A0" w:rsidRPr="001D5898" w:rsidRDefault="001133A0" w:rsidP="00FC08DF">
            <w:pPr>
              <w:spacing w:after="120"/>
              <w:rPr>
                <w:rFonts w:cstheme="minorHAnsi"/>
              </w:rPr>
            </w:pPr>
            <w:r w:rsidRPr="001D5898">
              <w:rPr>
                <w:rFonts w:cstheme="minorHAnsi"/>
              </w:rPr>
              <w:t>0.00</w:t>
            </w:r>
          </w:p>
        </w:tc>
      </w:tr>
      <w:tr w:rsidR="00C67278" w:rsidRPr="001D5898" w14:paraId="49529C15" w14:textId="77777777" w:rsidTr="0032756E">
        <w:tc>
          <w:tcPr>
            <w:tcW w:w="1001"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1001" w:type="dxa"/>
          </w:tcPr>
          <w:p w14:paraId="07B05A91" w14:textId="77777777" w:rsidR="004E645F" w:rsidRPr="001D5898" w:rsidRDefault="003B1012" w:rsidP="00FC08DF">
            <w:pPr>
              <w:spacing w:after="120"/>
              <w:rPr>
                <w:rFonts w:cstheme="minorHAnsi"/>
                <w:color w:val="FF0000"/>
              </w:rPr>
            </w:pPr>
            <w:r w:rsidRPr="001D5898">
              <w:rPr>
                <w:rFonts w:cstheme="minorHAnsi"/>
                <w:color w:val="FF0000"/>
              </w:rPr>
              <w:t>0.89</w:t>
            </w:r>
          </w:p>
          <w:p w14:paraId="7A97A6ED" w14:textId="6B0DCD14" w:rsidR="003B1012" w:rsidRPr="001D5898" w:rsidRDefault="003B1012" w:rsidP="00FC08DF">
            <w:pPr>
              <w:spacing w:after="120"/>
              <w:rPr>
                <w:rFonts w:cstheme="minorHAnsi"/>
              </w:rPr>
            </w:pPr>
            <w:r w:rsidRPr="001D5898">
              <w:rPr>
                <w:rFonts w:cstheme="minorHAnsi"/>
              </w:rPr>
              <w:t>0.38</w:t>
            </w:r>
          </w:p>
        </w:tc>
        <w:tc>
          <w:tcPr>
            <w:tcW w:w="1002" w:type="dxa"/>
          </w:tcPr>
          <w:p w14:paraId="369F77DB" w14:textId="77777777" w:rsidR="004E645F" w:rsidRPr="001D5898" w:rsidRDefault="00815D58" w:rsidP="00FC08DF">
            <w:pPr>
              <w:spacing w:after="120"/>
              <w:rPr>
                <w:rFonts w:cstheme="minorHAnsi"/>
                <w:color w:val="FF0000"/>
              </w:rPr>
            </w:pPr>
            <w:r w:rsidRPr="001D5898">
              <w:rPr>
                <w:rFonts w:cstheme="minorHAnsi"/>
                <w:color w:val="FF0000"/>
              </w:rPr>
              <w:t>0.89</w:t>
            </w:r>
          </w:p>
          <w:p w14:paraId="405CE0CE" w14:textId="77B1284A" w:rsidR="00815D58" w:rsidRPr="001D5898" w:rsidRDefault="00815D58" w:rsidP="00FC08DF">
            <w:pPr>
              <w:spacing w:after="120"/>
              <w:rPr>
                <w:rFonts w:cstheme="minorHAnsi"/>
              </w:rPr>
            </w:pPr>
            <w:r w:rsidRPr="001D5898">
              <w:rPr>
                <w:rFonts w:cstheme="minorHAnsi"/>
              </w:rPr>
              <w:t>0.38</w:t>
            </w:r>
          </w:p>
        </w:tc>
        <w:tc>
          <w:tcPr>
            <w:tcW w:w="1002" w:type="dxa"/>
          </w:tcPr>
          <w:p w14:paraId="6CBE1635" w14:textId="77777777" w:rsidR="004E645F" w:rsidRPr="001D5898" w:rsidRDefault="00E41D0F" w:rsidP="00FC08DF">
            <w:pPr>
              <w:spacing w:after="120"/>
              <w:rPr>
                <w:rFonts w:cstheme="minorHAnsi"/>
                <w:color w:val="FF0000"/>
              </w:rPr>
            </w:pPr>
            <w:r w:rsidRPr="001D5898">
              <w:rPr>
                <w:rFonts w:cstheme="minorHAnsi"/>
                <w:color w:val="FF0000"/>
              </w:rPr>
              <w:t>0.78</w:t>
            </w:r>
          </w:p>
          <w:p w14:paraId="3225D0B3" w14:textId="7D5ECE5B" w:rsidR="00E41D0F" w:rsidRPr="001D5898" w:rsidRDefault="00E41D0F" w:rsidP="00FC08DF">
            <w:pPr>
              <w:spacing w:after="120"/>
              <w:rPr>
                <w:rFonts w:cstheme="minorHAnsi"/>
              </w:rPr>
            </w:pPr>
            <w:r w:rsidRPr="001D5898">
              <w:rPr>
                <w:rFonts w:cstheme="minorHAnsi"/>
              </w:rPr>
              <w:t>0.50</w:t>
            </w:r>
          </w:p>
        </w:tc>
        <w:tc>
          <w:tcPr>
            <w:tcW w:w="1002" w:type="dxa"/>
          </w:tcPr>
          <w:p w14:paraId="127855B0" w14:textId="77777777" w:rsidR="004E645F" w:rsidRPr="001D5898" w:rsidRDefault="001D764F" w:rsidP="00FC08DF">
            <w:pPr>
              <w:spacing w:after="120"/>
              <w:rPr>
                <w:rFonts w:cstheme="minorHAnsi"/>
                <w:color w:val="FF0000"/>
              </w:rPr>
            </w:pPr>
            <w:r w:rsidRPr="001D5898">
              <w:rPr>
                <w:rFonts w:cstheme="minorHAnsi"/>
                <w:color w:val="FF0000"/>
              </w:rPr>
              <w:t>0.82</w:t>
            </w:r>
          </w:p>
          <w:p w14:paraId="5742F81A" w14:textId="75C63082" w:rsidR="001D764F" w:rsidRPr="001D5898" w:rsidRDefault="001D764F" w:rsidP="00FC08DF">
            <w:pPr>
              <w:spacing w:after="120"/>
              <w:rPr>
                <w:rFonts w:cstheme="minorHAnsi"/>
              </w:rPr>
            </w:pPr>
            <w:r w:rsidRPr="001D5898">
              <w:rPr>
                <w:rFonts w:cstheme="minorHAnsi"/>
              </w:rPr>
              <w:t>0.50</w:t>
            </w:r>
          </w:p>
        </w:tc>
        <w:tc>
          <w:tcPr>
            <w:tcW w:w="1002" w:type="dxa"/>
          </w:tcPr>
          <w:p w14:paraId="65BA4196" w14:textId="77777777" w:rsidR="004E645F" w:rsidRPr="001D5898" w:rsidRDefault="000819E9" w:rsidP="00FC08DF">
            <w:pPr>
              <w:spacing w:after="120"/>
              <w:rPr>
                <w:rFonts w:cstheme="minorHAnsi"/>
                <w:color w:val="FF0000"/>
              </w:rPr>
            </w:pPr>
            <w:r w:rsidRPr="001D5898">
              <w:rPr>
                <w:rFonts w:cstheme="minorHAnsi"/>
                <w:color w:val="FF0000"/>
              </w:rPr>
              <w:t>0.96</w:t>
            </w:r>
          </w:p>
          <w:p w14:paraId="6C197BD3" w14:textId="6F5E1FEF" w:rsidR="000819E9" w:rsidRPr="001D5898" w:rsidRDefault="000819E9" w:rsidP="00FC08DF">
            <w:pPr>
              <w:spacing w:after="120"/>
              <w:rPr>
                <w:rFonts w:cstheme="minorHAnsi"/>
              </w:rPr>
            </w:pPr>
            <w:r w:rsidRPr="001D5898">
              <w:rPr>
                <w:rFonts w:cstheme="minorHAnsi"/>
              </w:rPr>
              <w:t>0.19</w:t>
            </w:r>
          </w:p>
        </w:tc>
        <w:tc>
          <w:tcPr>
            <w:tcW w:w="1002" w:type="dxa"/>
          </w:tcPr>
          <w:p w14:paraId="1EE4541D" w14:textId="77777777" w:rsidR="004E645F" w:rsidRPr="001D5898" w:rsidRDefault="00A96BE9" w:rsidP="00FC08DF">
            <w:pPr>
              <w:spacing w:after="120"/>
              <w:rPr>
                <w:rFonts w:cstheme="minorHAnsi"/>
                <w:color w:val="FF0000"/>
              </w:rPr>
            </w:pPr>
            <w:r w:rsidRPr="001D5898">
              <w:rPr>
                <w:rFonts w:cstheme="minorHAnsi"/>
                <w:color w:val="FF0000"/>
              </w:rPr>
              <w:t>1.00</w:t>
            </w:r>
          </w:p>
          <w:p w14:paraId="0A7A4C6B" w14:textId="2C8B613F" w:rsidR="00A96BE9" w:rsidRPr="001D5898" w:rsidRDefault="00A96BE9" w:rsidP="00FC08DF">
            <w:pPr>
              <w:spacing w:after="120"/>
              <w:rPr>
                <w:rFonts w:cstheme="minorHAnsi"/>
              </w:rPr>
            </w:pPr>
            <w:r w:rsidRPr="001D5898">
              <w:rPr>
                <w:rFonts w:cstheme="minorHAnsi"/>
              </w:rPr>
              <w:t>0.12</w:t>
            </w:r>
          </w:p>
        </w:tc>
        <w:tc>
          <w:tcPr>
            <w:tcW w:w="1002" w:type="dxa"/>
          </w:tcPr>
          <w:p w14:paraId="1AC62C93" w14:textId="77777777" w:rsidR="004E645F" w:rsidRPr="001D5898" w:rsidRDefault="00160896" w:rsidP="00FC08DF">
            <w:pPr>
              <w:spacing w:after="120"/>
              <w:rPr>
                <w:rFonts w:cstheme="minorHAnsi"/>
                <w:color w:val="FF0000"/>
              </w:rPr>
            </w:pPr>
            <w:r w:rsidRPr="001D5898">
              <w:rPr>
                <w:rFonts w:cstheme="minorHAnsi"/>
                <w:color w:val="FF0000"/>
              </w:rPr>
              <w:t>0.98</w:t>
            </w:r>
          </w:p>
          <w:p w14:paraId="7154B756" w14:textId="05D04656" w:rsidR="00160896" w:rsidRPr="001D5898" w:rsidRDefault="00160896" w:rsidP="00FC08DF">
            <w:pPr>
              <w:spacing w:after="120"/>
              <w:rPr>
                <w:rFonts w:cstheme="minorHAnsi"/>
              </w:rPr>
            </w:pPr>
            <w:r w:rsidRPr="001D5898">
              <w:rPr>
                <w:rFonts w:cstheme="minorHAnsi"/>
              </w:rPr>
              <w:t>.06</w:t>
            </w:r>
          </w:p>
        </w:tc>
        <w:tc>
          <w:tcPr>
            <w:tcW w:w="1002" w:type="dxa"/>
          </w:tcPr>
          <w:p w14:paraId="36E869EF" w14:textId="77777777" w:rsidR="004E645F" w:rsidRPr="001D5898" w:rsidRDefault="001133A0" w:rsidP="00FC08DF">
            <w:pPr>
              <w:spacing w:after="120"/>
              <w:rPr>
                <w:rFonts w:cstheme="minorHAnsi"/>
                <w:color w:val="FF0000"/>
              </w:rPr>
            </w:pPr>
            <w:r w:rsidRPr="001D5898">
              <w:rPr>
                <w:rFonts w:cstheme="minorHAnsi"/>
                <w:color w:val="FF0000"/>
              </w:rPr>
              <w:t>1.00</w:t>
            </w:r>
          </w:p>
          <w:p w14:paraId="59A27AEC" w14:textId="25CFF4A7" w:rsidR="001133A0" w:rsidRPr="001D5898" w:rsidRDefault="001133A0" w:rsidP="00FC08DF">
            <w:pPr>
              <w:spacing w:after="120"/>
              <w:rPr>
                <w:rFonts w:cstheme="minorHAnsi"/>
              </w:rPr>
            </w:pPr>
            <w:r w:rsidRPr="001D5898">
              <w:rPr>
                <w:rFonts w:cstheme="minorHAnsi"/>
              </w:rPr>
              <w:t>0.00</w:t>
            </w:r>
          </w:p>
        </w:tc>
      </w:tr>
      <w:tr w:rsidR="00C67278" w:rsidRPr="001D5898" w14:paraId="276650DB" w14:textId="77777777" w:rsidTr="0032756E">
        <w:tc>
          <w:tcPr>
            <w:tcW w:w="1001"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1001" w:type="dxa"/>
          </w:tcPr>
          <w:p w14:paraId="53BF0AAE" w14:textId="77777777" w:rsidR="004E645F" w:rsidRPr="001D5898" w:rsidRDefault="003B1012" w:rsidP="00FC08DF">
            <w:pPr>
              <w:spacing w:after="120"/>
              <w:rPr>
                <w:rFonts w:cstheme="minorHAnsi"/>
                <w:color w:val="FF0000"/>
              </w:rPr>
            </w:pPr>
            <w:r w:rsidRPr="001D5898">
              <w:rPr>
                <w:rFonts w:cstheme="minorHAnsi"/>
                <w:color w:val="FF0000"/>
              </w:rPr>
              <w:t>0.84</w:t>
            </w:r>
          </w:p>
          <w:p w14:paraId="370F258E" w14:textId="431E1712" w:rsidR="003B1012" w:rsidRPr="001D5898" w:rsidRDefault="003B1012" w:rsidP="00FC08DF">
            <w:pPr>
              <w:spacing w:after="120"/>
              <w:rPr>
                <w:rFonts w:cstheme="minorHAnsi"/>
              </w:rPr>
            </w:pPr>
            <w:r w:rsidRPr="001D5898">
              <w:rPr>
                <w:rFonts w:cstheme="minorHAnsi"/>
              </w:rPr>
              <w:t>0.44</w:t>
            </w:r>
          </w:p>
        </w:tc>
        <w:tc>
          <w:tcPr>
            <w:tcW w:w="1002" w:type="dxa"/>
          </w:tcPr>
          <w:p w14:paraId="27B86E01" w14:textId="77777777" w:rsidR="004E645F" w:rsidRPr="001D5898" w:rsidRDefault="00815D58" w:rsidP="00FC08DF">
            <w:pPr>
              <w:spacing w:after="120"/>
              <w:rPr>
                <w:rFonts w:cstheme="minorHAnsi"/>
                <w:color w:val="FF0000"/>
              </w:rPr>
            </w:pPr>
            <w:r w:rsidRPr="001D5898">
              <w:rPr>
                <w:rFonts w:cstheme="minorHAnsi"/>
                <w:color w:val="FF0000"/>
              </w:rPr>
              <w:t>0.84</w:t>
            </w:r>
          </w:p>
          <w:p w14:paraId="0D19A034" w14:textId="0F02EC30" w:rsidR="00815D58" w:rsidRPr="001D5898" w:rsidRDefault="00815D58" w:rsidP="00FC08DF">
            <w:pPr>
              <w:spacing w:after="120"/>
              <w:rPr>
                <w:rFonts w:cstheme="minorHAnsi"/>
              </w:rPr>
            </w:pPr>
            <w:r w:rsidRPr="001D5898">
              <w:rPr>
                <w:rFonts w:cstheme="minorHAnsi"/>
              </w:rPr>
              <w:t>0.44</w:t>
            </w:r>
          </w:p>
        </w:tc>
        <w:tc>
          <w:tcPr>
            <w:tcW w:w="1002" w:type="dxa"/>
          </w:tcPr>
          <w:p w14:paraId="40EABD97" w14:textId="77777777" w:rsidR="004E645F" w:rsidRPr="001D5898" w:rsidRDefault="00E41D0F" w:rsidP="00FC08DF">
            <w:pPr>
              <w:spacing w:after="120"/>
              <w:rPr>
                <w:rFonts w:cstheme="minorHAnsi"/>
                <w:color w:val="FF0000"/>
              </w:rPr>
            </w:pPr>
            <w:r w:rsidRPr="001D5898">
              <w:rPr>
                <w:rFonts w:cstheme="minorHAnsi"/>
                <w:color w:val="FF0000"/>
              </w:rPr>
              <w:t>0.80</w:t>
            </w:r>
          </w:p>
          <w:p w14:paraId="0F659A7F" w14:textId="298EEF71" w:rsidR="00E41D0F" w:rsidRPr="001D5898" w:rsidRDefault="00E41D0F" w:rsidP="00FC08DF">
            <w:pPr>
              <w:spacing w:after="120"/>
              <w:rPr>
                <w:rFonts w:cstheme="minorHAnsi"/>
              </w:rPr>
            </w:pPr>
            <w:r w:rsidRPr="001D5898">
              <w:rPr>
                <w:rFonts w:cstheme="minorHAnsi"/>
              </w:rPr>
              <w:t>0.47</w:t>
            </w:r>
          </w:p>
        </w:tc>
        <w:tc>
          <w:tcPr>
            <w:tcW w:w="1002" w:type="dxa"/>
          </w:tcPr>
          <w:p w14:paraId="460BD1E8" w14:textId="77777777" w:rsidR="004E645F" w:rsidRPr="001D5898" w:rsidRDefault="001D764F" w:rsidP="00FC08DF">
            <w:pPr>
              <w:spacing w:after="120"/>
              <w:rPr>
                <w:rFonts w:cstheme="minorHAnsi"/>
                <w:color w:val="FF0000"/>
              </w:rPr>
            </w:pPr>
            <w:r w:rsidRPr="001D5898">
              <w:rPr>
                <w:rFonts w:cstheme="minorHAnsi"/>
                <w:color w:val="FF0000"/>
              </w:rPr>
              <w:t>0.82</w:t>
            </w:r>
          </w:p>
          <w:p w14:paraId="2DDC0F91" w14:textId="3CD5FF85" w:rsidR="001D764F" w:rsidRPr="001D5898" w:rsidRDefault="001D764F" w:rsidP="00FC08DF">
            <w:pPr>
              <w:spacing w:after="120"/>
              <w:rPr>
                <w:rFonts w:cstheme="minorHAnsi"/>
              </w:rPr>
            </w:pPr>
            <w:r w:rsidRPr="001D5898">
              <w:rPr>
                <w:rFonts w:cstheme="minorHAnsi"/>
              </w:rPr>
              <w:t>0.50</w:t>
            </w:r>
          </w:p>
        </w:tc>
        <w:tc>
          <w:tcPr>
            <w:tcW w:w="1002" w:type="dxa"/>
          </w:tcPr>
          <w:p w14:paraId="449AD7DC" w14:textId="77777777" w:rsidR="004E645F" w:rsidRPr="001D5898" w:rsidRDefault="000819E9" w:rsidP="00FC08DF">
            <w:pPr>
              <w:spacing w:after="120"/>
              <w:rPr>
                <w:rFonts w:cstheme="minorHAnsi"/>
                <w:color w:val="FF0000"/>
              </w:rPr>
            </w:pPr>
            <w:r w:rsidRPr="001D5898">
              <w:rPr>
                <w:rFonts w:cstheme="minorHAnsi"/>
                <w:color w:val="FF0000"/>
              </w:rPr>
              <w:t>0.85</w:t>
            </w:r>
          </w:p>
          <w:p w14:paraId="4060FD32" w14:textId="417BB91B" w:rsidR="000819E9" w:rsidRPr="001D5898" w:rsidRDefault="000819E9" w:rsidP="00FC08DF">
            <w:pPr>
              <w:spacing w:after="120"/>
              <w:rPr>
                <w:rFonts w:cstheme="minorHAnsi"/>
              </w:rPr>
            </w:pPr>
            <w:r w:rsidRPr="001D5898">
              <w:rPr>
                <w:rFonts w:cstheme="minorHAnsi"/>
              </w:rPr>
              <w:t>0.29</w:t>
            </w:r>
          </w:p>
        </w:tc>
        <w:tc>
          <w:tcPr>
            <w:tcW w:w="1002" w:type="dxa"/>
          </w:tcPr>
          <w:p w14:paraId="516FB78D" w14:textId="77777777" w:rsidR="004E645F" w:rsidRPr="001D5898" w:rsidRDefault="00A96BE9" w:rsidP="00FC08DF">
            <w:pPr>
              <w:spacing w:after="120"/>
              <w:rPr>
                <w:rFonts w:cstheme="minorHAnsi"/>
                <w:color w:val="FF0000"/>
              </w:rPr>
            </w:pPr>
            <w:r w:rsidRPr="001D5898">
              <w:rPr>
                <w:rFonts w:cstheme="minorHAnsi"/>
                <w:color w:val="FF0000"/>
              </w:rPr>
              <w:t>0.87</w:t>
            </w:r>
          </w:p>
          <w:p w14:paraId="62BAFAA7" w14:textId="17D98520" w:rsidR="00A96BE9" w:rsidRPr="001D5898" w:rsidRDefault="00A96BE9" w:rsidP="00FC08DF">
            <w:pPr>
              <w:spacing w:after="120"/>
              <w:rPr>
                <w:rFonts w:cstheme="minorHAnsi"/>
              </w:rPr>
            </w:pPr>
            <w:r w:rsidRPr="001D5898">
              <w:rPr>
                <w:rFonts w:cstheme="minorHAnsi"/>
              </w:rPr>
              <w:t>0.22</w:t>
            </w:r>
          </w:p>
        </w:tc>
        <w:tc>
          <w:tcPr>
            <w:tcW w:w="1002" w:type="dxa"/>
          </w:tcPr>
          <w:p w14:paraId="0710F396" w14:textId="77777777" w:rsidR="004E645F" w:rsidRPr="001D5898" w:rsidRDefault="00160896" w:rsidP="00FC08DF">
            <w:pPr>
              <w:spacing w:after="120"/>
              <w:rPr>
                <w:rFonts w:cstheme="minorHAnsi"/>
                <w:color w:val="FF0000"/>
              </w:rPr>
            </w:pPr>
            <w:r w:rsidRPr="001D5898">
              <w:rPr>
                <w:rFonts w:cstheme="minorHAnsi"/>
                <w:color w:val="FF0000"/>
              </w:rPr>
              <w:t>0.85</w:t>
            </w:r>
          </w:p>
          <w:p w14:paraId="2CF031FC" w14:textId="4A858BBE" w:rsidR="00160896" w:rsidRPr="001D5898" w:rsidRDefault="00160896" w:rsidP="00FC08DF">
            <w:pPr>
              <w:spacing w:after="120"/>
              <w:rPr>
                <w:rFonts w:cstheme="minorHAnsi"/>
              </w:rPr>
            </w:pPr>
            <w:r w:rsidRPr="001D5898">
              <w:rPr>
                <w:rFonts w:cstheme="minorHAnsi"/>
              </w:rPr>
              <w:t>0.11</w:t>
            </w:r>
          </w:p>
        </w:tc>
        <w:tc>
          <w:tcPr>
            <w:tcW w:w="1002" w:type="dxa"/>
          </w:tcPr>
          <w:p w14:paraId="5DAFE652" w14:textId="77777777" w:rsidR="004E645F" w:rsidRPr="001D5898" w:rsidRDefault="001133A0" w:rsidP="00FC08DF">
            <w:pPr>
              <w:spacing w:after="120"/>
              <w:rPr>
                <w:rFonts w:cstheme="minorHAnsi"/>
                <w:color w:val="FF0000"/>
              </w:rPr>
            </w:pPr>
            <w:r w:rsidRPr="001D5898">
              <w:rPr>
                <w:rFonts w:cstheme="minorHAnsi"/>
                <w:color w:val="FF0000"/>
              </w:rPr>
              <w:t>0.85</w:t>
            </w:r>
          </w:p>
          <w:p w14:paraId="2B062FD9" w14:textId="5BE4417F" w:rsidR="001133A0" w:rsidRPr="001D5898" w:rsidRDefault="001133A0" w:rsidP="00FC08DF">
            <w:pPr>
              <w:spacing w:after="120"/>
              <w:rPr>
                <w:rFonts w:cstheme="minorHAnsi"/>
              </w:rPr>
            </w:pPr>
            <w:r w:rsidRPr="001D5898">
              <w:rPr>
                <w:rFonts w:cstheme="minorHAnsi"/>
              </w:rPr>
              <w:t>0.00</w:t>
            </w:r>
          </w:p>
        </w:tc>
      </w:tr>
      <w:tr w:rsidR="000819E9" w:rsidRPr="001D5898" w14:paraId="23D3E5B2" w14:textId="77777777" w:rsidTr="0032756E">
        <w:tc>
          <w:tcPr>
            <w:tcW w:w="1001" w:type="dxa"/>
          </w:tcPr>
          <w:p w14:paraId="1B389DCE" w14:textId="77777777" w:rsidR="004E645F" w:rsidRPr="001D5898" w:rsidRDefault="004E645F" w:rsidP="00FC08DF">
            <w:pPr>
              <w:spacing w:after="120"/>
              <w:rPr>
                <w:rFonts w:cstheme="minorHAnsi"/>
              </w:rPr>
            </w:pPr>
            <w:r w:rsidRPr="001D5898">
              <w:rPr>
                <w:rFonts w:cstheme="minorHAnsi"/>
              </w:rPr>
              <w:t>Model score (5CV)</w:t>
            </w:r>
          </w:p>
        </w:tc>
        <w:tc>
          <w:tcPr>
            <w:tcW w:w="1001" w:type="dxa"/>
          </w:tcPr>
          <w:p w14:paraId="660A9CCF" w14:textId="7D3B02DD" w:rsidR="004E645F" w:rsidRPr="001D5898" w:rsidRDefault="00BE16FA" w:rsidP="00FC08DF">
            <w:pPr>
              <w:spacing w:after="120"/>
              <w:rPr>
                <w:rFonts w:cstheme="minorHAnsi"/>
              </w:rPr>
            </w:pPr>
            <w:r w:rsidRPr="001D5898">
              <w:rPr>
                <w:rFonts w:cstheme="minorHAnsi"/>
              </w:rPr>
              <w:t>0.60471</w:t>
            </w:r>
          </w:p>
        </w:tc>
        <w:tc>
          <w:tcPr>
            <w:tcW w:w="1002" w:type="dxa"/>
          </w:tcPr>
          <w:p w14:paraId="402E9B26" w14:textId="118FBDC2" w:rsidR="004E645F" w:rsidRPr="001D5898" w:rsidRDefault="004522E9" w:rsidP="00FC08DF">
            <w:pPr>
              <w:spacing w:after="120"/>
              <w:rPr>
                <w:rFonts w:cstheme="minorHAnsi"/>
              </w:rPr>
            </w:pPr>
            <w:r w:rsidRPr="001D5898">
              <w:rPr>
                <w:rFonts w:cstheme="minorHAnsi"/>
              </w:rPr>
              <w:t>0.61782</w:t>
            </w:r>
          </w:p>
        </w:tc>
        <w:tc>
          <w:tcPr>
            <w:tcW w:w="1002" w:type="dxa"/>
          </w:tcPr>
          <w:p w14:paraId="5702D480" w14:textId="39C48117" w:rsidR="004E645F" w:rsidRPr="001D5898" w:rsidRDefault="00B75F13" w:rsidP="00FC08DF">
            <w:pPr>
              <w:spacing w:after="120"/>
              <w:rPr>
                <w:rFonts w:cstheme="minorHAnsi"/>
              </w:rPr>
            </w:pPr>
            <w:r w:rsidRPr="001D5898">
              <w:rPr>
                <w:rFonts w:cstheme="minorHAnsi"/>
              </w:rPr>
              <w:t>0.61148</w:t>
            </w:r>
          </w:p>
        </w:tc>
        <w:tc>
          <w:tcPr>
            <w:tcW w:w="1002" w:type="dxa"/>
          </w:tcPr>
          <w:p w14:paraId="229F0838" w14:textId="02F44E74" w:rsidR="004E645F" w:rsidRPr="001D5898" w:rsidRDefault="00C67278" w:rsidP="00FC08DF">
            <w:pPr>
              <w:spacing w:after="120"/>
              <w:rPr>
                <w:rFonts w:cstheme="minorHAnsi"/>
              </w:rPr>
            </w:pPr>
            <w:r w:rsidRPr="001D5898">
              <w:rPr>
                <w:rFonts w:cstheme="minorHAnsi"/>
              </w:rPr>
              <w:t>0.61798</w:t>
            </w:r>
          </w:p>
        </w:tc>
        <w:tc>
          <w:tcPr>
            <w:tcW w:w="1002" w:type="dxa"/>
          </w:tcPr>
          <w:p w14:paraId="4A0B1E64" w14:textId="5FE66D65" w:rsidR="004E645F" w:rsidRPr="001D5898" w:rsidRDefault="00E83CD7" w:rsidP="00FC08DF">
            <w:pPr>
              <w:spacing w:after="120"/>
              <w:rPr>
                <w:rFonts w:cstheme="minorHAnsi"/>
              </w:rPr>
            </w:pPr>
            <w:r w:rsidRPr="001D5898">
              <w:rPr>
                <w:rFonts w:cstheme="minorHAnsi"/>
              </w:rPr>
              <w:t>0.6832</w:t>
            </w:r>
          </w:p>
        </w:tc>
        <w:tc>
          <w:tcPr>
            <w:tcW w:w="1002" w:type="dxa"/>
          </w:tcPr>
          <w:p w14:paraId="2799B833" w14:textId="4156718C" w:rsidR="004E645F" w:rsidRPr="001D5898" w:rsidRDefault="00475428" w:rsidP="00FC08DF">
            <w:pPr>
              <w:spacing w:after="120"/>
              <w:rPr>
                <w:rFonts w:cstheme="minorHAnsi"/>
              </w:rPr>
            </w:pPr>
            <w:r w:rsidRPr="001D5898">
              <w:rPr>
                <w:rFonts w:cstheme="minorHAnsi"/>
              </w:rPr>
              <w:t>0.68302</w:t>
            </w:r>
          </w:p>
        </w:tc>
        <w:tc>
          <w:tcPr>
            <w:tcW w:w="1002" w:type="dxa"/>
          </w:tcPr>
          <w:p w14:paraId="4F3C3626" w14:textId="72B01A98" w:rsidR="004E645F" w:rsidRPr="001D5898" w:rsidRDefault="005513F5" w:rsidP="00FC08DF">
            <w:pPr>
              <w:spacing w:after="120"/>
              <w:rPr>
                <w:rFonts w:cstheme="minorHAnsi"/>
              </w:rPr>
            </w:pPr>
            <w:r w:rsidRPr="001D5898">
              <w:rPr>
                <w:rFonts w:cstheme="minorHAnsi"/>
              </w:rPr>
              <w:t>0.70549</w:t>
            </w:r>
          </w:p>
        </w:tc>
        <w:tc>
          <w:tcPr>
            <w:tcW w:w="1002" w:type="dxa"/>
          </w:tcPr>
          <w:p w14:paraId="53F61D6E" w14:textId="3AD4F9B1" w:rsidR="004E645F" w:rsidRPr="001D5898" w:rsidRDefault="009779BB" w:rsidP="00FC08DF">
            <w:pPr>
              <w:spacing w:after="120"/>
              <w:rPr>
                <w:rFonts w:cstheme="minorHAnsi"/>
              </w:rPr>
            </w:pPr>
            <w:r w:rsidRPr="001D5898">
              <w:rPr>
                <w:rFonts w:cstheme="minorHAnsi"/>
              </w:rPr>
              <w:t>0.70544</w:t>
            </w:r>
          </w:p>
        </w:tc>
      </w:tr>
    </w:tbl>
    <w:p w14:paraId="131FA440" w14:textId="182DB633" w:rsidR="004E645F" w:rsidRPr="001D5898" w:rsidRDefault="004E645F" w:rsidP="00FC08DF">
      <w:pPr>
        <w:spacing w:after="120"/>
        <w:rPr>
          <w:rFonts w:cstheme="minorHAnsi"/>
        </w:rPr>
      </w:pPr>
    </w:p>
    <w:p w14:paraId="3FECE2C6" w14:textId="77777777" w:rsidR="004E645F" w:rsidRPr="001D5898" w:rsidRDefault="004E645F" w:rsidP="00FC08DF">
      <w:pPr>
        <w:spacing w:after="120"/>
        <w:rPr>
          <w:rFonts w:cstheme="minorHAnsi"/>
        </w:rPr>
      </w:pPr>
    </w:p>
    <w:p w14:paraId="4BADFAED" w14:textId="77777777" w:rsidR="004E645F" w:rsidRPr="001D5898" w:rsidRDefault="004E645F" w:rsidP="00FC08DF">
      <w:pPr>
        <w:spacing w:after="120"/>
        <w:rPr>
          <w:rFonts w:cstheme="minorHAnsi"/>
        </w:rPr>
      </w:pPr>
    </w:p>
    <w:p w14:paraId="2A7514D2" w14:textId="53B9C7AD" w:rsidR="00776C33" w:rsidRPr="001D5898" w:rsidRDefault="00D161A3" w:rsidP="00FC08DF">
      <w:pPr>
        <w:spacing w:after="120"/>
        <w:rPr>
          <w:rFonts w:cstheme="minorHAnsi"/>
        </w:rPr>
      </w:pPr>
      <w:r>
        <w:rPr>
          <w:rFonts w:cstheme="minorHAnsi"/>
        </w:rPr>
        <w:t>Normalized</w:t>
      </w:r>
      <w:r w:rsidR="00776C33" w:rsidRPr="001D5898">
        <w:rPr>
          <w:rFonts w:cstheme="minorHAnsi"/>
        </w:rPr>
        <w:t xml:space="preserve"> features (</w:t>
      </w:r>
      <w:proofErr w:type="spellStart"/>
      <w:r w:rsidR="00776C33" w:rsidRPr="001D5898">
        <w:rPr>
          <w:rFonts w:cstheme="minorHAnsi"/>
        </w:rPr>
        <w:t>df_std</w:t>
      </w:r>
      <w:proofErr w:type="spellEnd"/>
      <w:r w:rsidR="00776C33" w:rsidRPr="001D5898">
        <w:rPr>
          <w:rFonts w:cstheme="minorHAnsi"/>
        </w:rPr>
        <w:t>)</w:t>
      </w:r>
      <w:r w:rsidR="00080357" w:rsidRPr="001D5898">
        <w:rPr>
          <w:rFonts w:cstheme="minorHAnsi"/>
        </w:rPr>
        <w:t xml:space="preserve"> (weights = distance)</w:t>
      </w:r>
    </w:p>
    <w:p w14:paraId="68AC8CAF" w14:textId="1B35C3CF"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1</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w:t>
      </w:r>
      <w:r w:rsidR="00D161A3">
        <w:rPr>
          <w:rFonts w:cstheme="minorHAnsi"/>
        </w:rPr>
        <w:t>normalized</w:t>
      </w:r>
      <w:r w:rsidR="00D161A3">
        <w:rPr>
          <w:rFonts w:cstheme="minorHAnsi"/>
        </w:rPr>
        <w:t xml:space="preserve">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776C33" w:rsidRPr="001D5898" w14:paraId="0D40629A" w14:textId="77777777" w:rsidTr="0032756E">
        <w:tc>
          <w:tcPr>
            <w:tcW w:w="901" w:type="dxa"/>
          </w:tcPr>
          <w:p w14:paraId="3E9E11F5" w14:textId="77777777" w:rsidR="00776C33" w:rsidRPr="001D5898" w:rsidRDefault="00776C33" w:rsidP="00FC08DF">
            <w:pPr>
              <w:spacing w:after="120"/>
              <w:rPr>
                <w:rFonts w:cstheme="minorHAnsi"/>
              </w:rPr>
            </w:pPr>
          </w:p>
        </w:tc>
        <w:tc>
          <w:tcPr>
            <w:tcW w:w="901"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32756E">
        <w:tc>
          <w:tcPr>
            <w:tcW w:w="901" w:type="dxa"/>
          </w:tcPr>
          <w:p w14:paraId="7A136325" w14:textId="77777777" w:rsidR="00776C33" w:rsidRPr="001D5898" w:rsidRDefault="00776C33" w:rsidP="00FC08DF">
            <w:pPr>
              <w:spacing w:after="120"/>
              <w:rPr>
                <w:rFonts w:cstheme="minorHAnsi"/>
              </w:rPr>
            </w:pPr>
            <w:r w:rsidRPr="001D5898">
              <w:rPr>
                <w:rFonts w:cstheme="minorHAnsi"/>
              </w:rPr>
              <w:t>p value</w:t>
            </w:r>
          </w:p>
        </w:tc>
        <w:tc>
          <w:tcPr>
            <w:tcW w:w="901" w:type="dxa"/>
          </w:tcPr>
          <w:p w14:paraId="54CF71ED" w14:textId="77777777" w:rsidR="00776C33" w:rsidRPr="001D5898" w:rsidRDefault="00776C33" w:rsidP="00FC08DF">
            <w:pPr>
              <w:spacing w:after="120"/>
              <w:rPr>
                <w:rFonts w:cstheme="minorHAnsi"/>
              </w:rPr>
            </w:pPr>
            <w:r w:rsidRPr="001D5898">
              <w:rPr>
                <w:rFonts w:cstheme="minorHAnsi"/>
              </w:rPr>
              <w:t>1</w:t>
            </w:r>
          </w:p>
        </w:tc>
        <w:tc>
          <w:tcPr>
            <w:tcW w:w="901" w:type="dxa"/>
          </w:tcPr>
          <w:p w14:paraId="35526698" w14:textId="77777777" w:rsidR="00776C33" w:rsidRPr="001D5898" w:rsidRDefault="00776C33" w:rsidP="00FC08DF">
            <w:pPr>
              <w:spacing w:after="120"/>
              <w:rPr>
                <w:rFonts w:cstheme="minorHAnsi"/>
              </w:rPr>
            </w:pPr>
            <w:r w:rsidRPr="001D5898">
              <w:rPr>
                <w:rFonts w:cstheme="minorHAnsi"/>
              </w:rPr>
              <w:t>2</w:t>
            </w:r>
          </w:p>
        </w:tc>
        <w:tc>
          <w:tcPr>
            <w:tcW w:w="901" w:type="dxa"/>
          </w:tcPr>
          <w:p w14:paraId="3536925C" w14:textId="77777777" w:rsidR="00776C33" w:rsidRPr="001D5898" w:rsidRDefault="00776C33" w:rsidP="00FC08DF">
            <w:pPr>
              <w:spacing w:after="120"/>
              <w:rPr>
                <w:rFonts w:cstheme="minorHAnsi"/>
              </w:rPr>
            </w:pPr>
            <w:r w:rsidRPr="001D5898">
              <w:rPr>
                <w:rFonts w:cstheme="minorHAnsi"/>
              </w:rPr>
              <w:t>3</w:t>
            </w:r>
          </w:p>
        </w:tc>
        <w:tc>
          <w:tcPr>
            <w:tcW w:w="902" w:type="dxa"/>
          </w:tcPr>
          <w:p w14:paraId="0999B5A8" w14:textId="77777777" w:rsidR="00776C33" w:rsidRPr="001D5898" w:rsidRDefault="00776C33" w:rsidP="00FC08DF">
            <w:pPr>
              <w:spacing w:after="120"/>
              <w:rPr>
                <w:rFonts w:cstheme="minorHAnsi"/>
              </w:rPr>
            </w:pPr>
            <w:r w:rsidRPr="001D5898">
              <w:rPr>
                <w:rFonts w:cstheme="minorHAnsi"/>
              </w:rPr>
              <w:t>4</w:t>
            </w:r>
          </w:p>
        </w:tc>
        <w:tc>
          <w:tcPr>
            <w:tcW w:w="902" w:type="dxa"/>
          </w:tcPr>
          <w:p w14:paraId="68DAA686" w14:textId="77777777" w:rsidR="00776C33" w:rsidRPr="001D5898" w:rsidRDefault="00776C33" w:rsidP="00FC08DF">
            <w:pPr>
              <w:spacing w:after="120"/>
              <w:rPr>
                <w:rFonts w:cstheme="minorHAnsi"/>
              </w:rPr>
            </w:pPr>
            <w:r w:rsidRPr="001D5898">
              <w:rPr>
                <w:rFonts w:cstheme="minorHAnsi"/>
              </w:rPr>
              <w:t>5</w:t>
            </w:r>
          </w:p>
        </w:tc>
        <w:tc>
          <w:tcPr>
            <w:tcW w:w="902" w:type="dxa"/>
          </w:tcPr>
          <w:p w14:paraId="2733613C" w14:textId="77777777" w:rsidR="00776C33" w:rsidRPr="001D5898" w:rsidRDefault="00776C33" w:rsidP="00FC08DF">
            <w:pPr>
              <w:spacing w:after="120"/>
              <w:rPr>
                <w:rFonts w:cstheme="minorHAnsi"/>
              </w:rPr>
            </w:pPr>
            <w:r w:rsidRPr="001D5898">
              <w:rPr>
                <w:rFonts w:cstheme="minorHAnsi"/>
              </w:rPr>
              <w:t>6</w:t>
            </w:r>
          </w:p>
        </w:tc>
        <w:tc>
          <w:tcPr>
            <w:tcW w:w="902" w:type="dxa"/>
          </w:tcPr>
          <w:p w14:paraId="79260C9E" w14:textId="77777777" w:rsidR="00776C33" w:rsidRPr="001D5898" w:rsidRDefault="00776C33" w:rsidP="00FC08DF">
            <w:pPr>
              <w:spacing w:after="120"/>
              <w:rPr>
                <w:rFonts w:cstheme="minorHAnsi"/>
              </w:rPr>
            </w:pPr>
            <w:r w:rsidRPr="001D5898">
              <w:rPr>
                <w:rFonts w:cstheme="minorHAnsi"/>
              </w:rPr>
              <w:t>7</w:t>
            </w:r>
          </w:p>
        </w:tc>
        <w:tc>
          <w:tcPr>
            <w:tcW w:w="902" w:type="dxa"/>
          </w:tcPr>
          <w:p w14:paraId="43BEF0BA" w14:textId="77777777" w:rsidR="00776C33" w:rsidRPr="001D5898" w:rsidRDefault="00776C33" w:rsidP="00FC08DF">
            <w:pPr>
              <w:spacing w:after="120"/>
              <w:rPr>
                <w:rFonts w:cstheme="minorHAnsi"/>
              </w:rPr>
            </w:pPr>
            <w:r w:rsidRPr="001D5898">
              <w:rPr>
                <w:rFonts w:cstheme="minorHAnsi"/>
              </w:rPr>
              <w:t>10</w:t>
            </w:r>
          </w:p>
        </w:tc>
      </w:tr>
      <w:tr w:rsidR="00776C33" w:rsidRPr="001D5898" w14:paraId="56FB52C1" w14:textId="77777777" w:rsidTr="0032756E">
        <w:tc>
          <w:tcPr>
            <w:tcW w:w="901"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901"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32756E">
        <w:tc>
          <w:tcPr>
            <w:tcW w:w="901"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901"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32756E">
        <w:tc>
          <w:tcPr>
            <w:tcW w:w="901" w:type="dxa"/>
          </w:tcPr>
          <w:p w14:paraId="714A3808" w14:textId="77777777" w:rsidR="00776C33" w:rsidRPr="001D5898" w:rsidRDefault="00776C33" w:rsidP="00FC08DF">
            <w:pPr>
              <w:spacing w:after="120"/>
              <w:rPr>
                <w:rFonts w:cstheme="minorHAnsi"/>
              </w:rPr>
            </w:pPr>
          </w:p>
        </w:tc>
        <w:tc>
          <w:tcPr>
            <w:tcW w:w="901"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7777777" w:rsidR="00776C33" w:rsidRPr="001D5898" w:rsidRDefault="00776C33"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031B2ACC"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2</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FC08DF">
            <w:pPr>
              <w:spacing w:after="120"/>
              <w:rPr>
                <w:rFonts w:cstheme="minorHAnsi"/>
              </w:rPr>
            </w:pPr>
            <w:r w:rsidRPr="001D5898">
              <w:rPr>
                <w:rFonts w:cstheme="minorHAnsi"/>
              </w:rPr>
              <w:t>1</w:t>
            </w:r>
          </w:p>
        </w:tc>
        <w:tc>
          <w:tcPr>
            <w:tcW w:w="941" w:type="dxa"/>
          </w:tcPr>
          <w:p w14:paraId="36BCF433" w14:textId="77777777" w:rsidR="00776C33" w:rsidRPr="001D5898" w:rsidRDefault="00776C33" w:rsidP="00FC08DF">
            <w:pPr>
              <w:spacing w:after="120"/>
              <w:rPr>
                <w:rFonts w:cstheme="minorHAnsi"/>
              </w:rPr>
            </w:pPr>
            <w:r w:rsidRPr="001D5898">
              <w:rPr>
                <w:rFonts w:cstheme="minorHAnsi"/>
              </w:rPr>
              <w:t>2</w:t>
            </w:r>
          </w:p>
        </w:tc>
        <w:tc>
          <w:tcPr>
            <w:tcW w:w="941" w:type="dxa"/>
          </w:tcPr>
          <w:p w14:paraId="09F10779" w14:textId="77777777" w:rsidR="00776C33" w:rsidRPr="001D5898" w:rsidRDefault="00776C33" w:rsidP="00FC08DF">
            <w:pPr>
              <w:spacing w:after="120"/>
              <w:rPr>
                <w:rFonts w:cstheme="minorHAnsi"/>
              </w:rPr>
            </w:pPr>
            <w:r w:rsidRPr="001D5898">
              <w:rPr>
                <w:rFonts w:cstheme="minorHAnsi"/>
              </w:rPr>
              <w:t>3</w:t>
            </w:r>
          </w:p>
        </w:tc>
        <w:tc>
          <w:tcPr>
            <w:tcW w:w="941" w:type="dxa"/>
          </w:tcPr>
          <w:p w14:paraId="7EB8503F" w14:textId="77777777" w:rsidR="00776C33" w:rsidRPr="001D5898" w:rsidRDefault="00776C33" w:rsidP="00FC08DF">
            <w:pPr>
              <w:spacing w:after="120"/>
              <w:rPr>
                <w:rFonts w:cstheme="minorHAnsi"/>
              </w:rPr>
            </w:pPr>
            <w:r w:rsidRPr="001D5898">
              <w:rPr>
                <w:rFonts w:cstheme="minorHAnsi"/>
              </w:rPr>
              <w:t>4</w:t>
            </w:r>
          </w:p>
        </w:tc>
        <w:tc>
          <w:tcPr>
            <w:tcW w:w="941" w:type="dxa"/>
          </w:tcPr>
          <w:p w14:paraId="7FEB6FED" w14:textId="77777777" w:rsidR="00776C33" w:rsidRPr="001D5898" w:rsidRDefault="00776C33" w:rsidP="00FC08DF">
            <w:pPr>
              <w:spacing w:after="120"/>
              <w:rPr>
                <w:rFonts w:cstheme="minorHAnsi"/>
              </w:rPr>
            </w:pPr>
            <w:r w:rsidRPr="001D5898">
              <w:rPr>
                <w:rFonts w:cstheme="minorHAnsi"/>
              </w:rPr>
              <w:t>5</w:t>
            </w:r>
          </w:p>
        </w:tc>
        <w:tc>
          <w:tcPr>
            <w:tcW w:w="1053" w:type="dxa"/>
          </w:tcPr>
          <w:p w14:paraId="0631DECC" w14:textId="77777777" w:rsidR="00776C33" w:rsidRPr="001D5898" w:rsidRDefault="00776C33" w:rsidP="00FC08DF">
            <w:pPr>
              <w:spacing w:after="120"/>
              <w:rPr>
                <w:rFonts w:cstheme="minorHAnsi"/>
              </w:rPr>
            </w:pPr>
            <w:r w:rsidRPr="001D5898">
              <w:rPr>
                <w:rFonts w:cstheme="minorHAnsi"/>
              </w:rPr>
              <w:t>6</w:t>
            </w:r>
          </w:p>
        </w:tc>
        <w:tc>
          <w:tcPr>
            <w:tcW w:w="941" w:type="dxa"/>
          </w:tcPr>
          <w:p w14:paraId="423CE9C9" w14:textId="77777777" w:rsidR="00776C33" w:rsidRPr="001D5898" w:rsidRDefault="00776C33" w:rsidP="00FC08DF">
            <w:pPr>
              <w:spacing w:after="120"/>
              <w:rPr>
                <w:rFonts w:cstheme="minorHAnsi"/>
              </w:rPr>
            </w:pPr>
            <w:r w:rsidRPr="001D5898">
              <w:rPr>
                <w:rFonts w:cstheme="minorHAnsi"/>
              </w:rPr>
              <w:t>7</w:t>
            </w:r>
          </w:p>
        </w:tc>
        <w:tc>
          <w:tcPr>
            <w:tcW w:w="941" w:type="dxa"/>
          </w:tcPr>
          <w:p w14:paraId="35E1AE45" w14:textId="77777777" w:rsidR="00776C33" w:rsidRPr="001D5898" w:rsidRDefault="00776C33" w:rsidP="00FC08DF">
            <w:pPr>
              <w:spacing w:after="120"/>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FC08DF">
            <w:pPr>
              <w:spacing w:after="120"/>
              <w:rPr>
                <w:rFonts w:cstheme="minorHAnsi"/>
                <w:color w:val="FF0000"/>
              </w:rPr>
            </w:pPr>
            <w:r w:rsidRPr="001D5898">
              <w:rPr>
                <w:rFonts w:cstheme="minorHAnsi"/>
                <w:color w:val="FF0000"/>
              </w:rPr>
              <w:t>0.78</w:t>
            </w:r>
          </w:p>
          <w:p w14:paraId="5921F11E" w14:textId="787807C9" w:rsidR="00366447" w:rsidRPr="001D5898" w:rsidRDefault="00366447" w:rsidP="00FC08DF">
            <w:pPr>
              <w:spacing w:after="120"/>
              <w:rPr>
                <w:rFonts w:cstheme="minorHAnsi"/>
              </w:rPr>
            </w:pPr>
            <w:r w:rsidRPr="001D5898">
              <w:rPr>
                <w:rFonts w:cstheme="minorHAnsi"/>
              </w:rPr>
              <w:t>0.40</w:t>
            </w:r>
          </w:p>
        </w:tc>
        <w:tc>
          <w:tcPr>
            <w:tcW w:w="941" w:type="dxa"/>
          </w:tcPr>
          <w:p w14:paraId="171B9710" w14:textId="77777777" w:rsidR="00776C33" w:rsidRPr="001D5898" w:rsidRDefault="00C92E69" w:rsidP="00FC08DF">
            <w:pPr>
              <w:spacing w:after="120"/>
              <w:rPr>
                <w:rFonts w:cstheme="minorHAnsi"/>
                <w:color w:val="FF0000"/>
              </w:rPr>
            </w:pPr>
            <w:r w:rsidRPr="001D5898">
              <w:rPr>
                <w:rFonts w:cstheme="minorHAnsi"/>
                <w:color w:val="FF0000"/>
              </w:rPr>
              <w:t>0.76</w:t>
            </w:r>
          </w:p>
          <w:p w14:paraId="5D2A948E" w14:textId="5C456960" w:rsidR="00C92E69" w:rsidRPr="001D5898" w:rsidRDefault="00C92E69" w:rsidP="00FC08DF">
            <w:pPr>
              <w:spacing w:after="120"/>
              <w:rPr>
                <w:rFonts w:cstheme="minorHAnsi"/>
              </w:rPr>
            </w:pPr>
            <w:r w:rsidRPr="001D5898">
              <w:rPr>
                <w:rFonts w:cstheme="minorHAnsi"/>
              </w:rPr>
              <w:t>0.36</w:t>
            </w:r>
          </w:p>
        </w:tc>
        <w:tc>
          <w:tcPr>
            <w:tcW w:w="941" w:type="dxa"/>
          </w:tcPr>
          <w:p w14:paraId="21536BB7" w14:textId="77777777" w:rsidR="00776C33" w:rsidRPr="001D5898" w:rsidRDefault="002674A5" w:rsidP="00FC08DF">
            <w:pPr>
              <w:spacing w:after="120"/>
              <w:rPr>
                <w:rFonts w:cstheme="minorHAnsi"/>
                <w:color w:val="FF0000"/>
              </w:rPr>
            </w:pPr>
            <w:r w:rsidRPr="001D5898">
              <w:rPr>
                <w:rFonts w:cstheme="minorHAnsi"/>
                <w:color w:val="FF0000"/>
              </w:rPr>
              <w:t>0.78</w:t>
            </w:r>
          </w:p>
          <w:p w14:paraId="0B154183" w14:textId="03F85317" w:rsidR="002674A5" w:rsidRPr="001D5898" w:rsidRDefault="002674A5" w:rsidP="00FC08DF">
            <w:pPr>
              <w:spacing w:after="120"/>
              <w:rPr>
                <w:rFonts w:cstheme="minorHAnsi"/>
              </w:rPr>
            </w:pPr>
            <w:r w:rsidRPr="001D5898">
              <w:rPr>
                <w:rFonts w:cstheme="minorHAnsi"/>
              </w:rPr>
              <w:t>0.50</w:t>
            </w:r>
          </w:p>
        </w:tc>
        <w:tc>
          <w:tcPr>
            <w:tcW w:w="941" w:type="dxa"/>
          </w:tcPr>
          <w:p w14:paraId="4CAD216B" w14:textId="77777777" w:rsidR="00776C33" w:rsidRPr="001D5898" w:rsidRDefault="003412B6" w:rsidP="00FC08DF">
            <w:pPr>
              <w:spacing w:after="120"/>
              <w:rPr>
                <w:rFonts w:cstheme="minorHAnsi"/>
                <w:color w:val="FF0000"/>
              </w:rPr>
            </w:pPr>
            <w:r w:rsidRPr="001D5898">
              <w:rPr>
                <w:rFonts w:cstheme="minorHAnsi"/>
                <w:color w:val="FF0000"/>
              </w:rPr>
              <w:t>0.76</w:t>
            </w:r>
          </w:p>
          <w:p w14:paraId="2692026B" w14:textId="0304171E" w:rsidR="003412B6" w:rsidRPr="001D5898" w:rsidRDefault="003412B6" w:rsidP="00FC08DF">
            <w:pPr>
              <w:spacing w:after="120"/>
              <w:rPr>
                <w:rFonts w:cstheme="minorHAnsi"/>
              </w:rPr>
            </w:pPr>
            <w:r w:rsidRPr="001D5898">
              <w:rPr>
                <w:rFonts w:cstheme="minorHAnsi"/>
              </w:rPr>
              <w:t>0.36</w:t>
            </w:r>
          </w:p>
        </w:tc>
        <w:tc>
          <w:tcPr>
            <w:tcW w:w="941" w:type="dxa"/>
          </w:tcPr>
          <w:p w14:paraId="70AB3D50" w14:textId="77777777" w:rsidR="00776C33" w:rsidRPr="001D5898" w:rsidRDefault="006C7274" w:rsidP="00FC08DF">
            <w:pPr>
              <w:spacing w:after="120"/>
              <w:rPr>
                <w:rFonts w:cstheme="minorHAnsi"/>
                <w:color w:val="FF0000"/>
              </w:rPr>
            </w:pPr>
            <w:r w:rsidRPr="001D5898">
              <w:rPr>
                <w:rFonts w:cstheme="minorHAnsi"/>
                <w:color w:val="FF0000"/>
              </w:rPr>
              <w:t>0.76</w:t>
            </w:r>
          </w:p>
          <w:p w14:paraId="4D4D6673" w14:textId="3FDEBDB9" w:rsidR="006C7274" w:rsidRPr="001D5898" w:rsidRDefault="006C7274" w:rsidP="00FC08DF">
            <w:pPr>
              <w:spacing w:after="120"/>
              <w:rPr>
                <w:rFonts w:cstheme="minorHAnsi"/>
              </w:rPr>
            </w:pPr>
            <w:r w:rsidRPr="001D5898">
              <w:rPr>
                <w:rFonts w:cstheme="minorHAnsi"/>
              </w:rPr>
              <w:t>0.43</w:t>
            </w:r>
          </w:p>
        </w:tc>
        <w:tc>
          <w:tcPr>
            <w:tcW w:w="1053" w:type="dxa"/>
          </w:tcPr>
          <w:p w14:paraId="0EF956AA" w14:textId="77777777" w:rsidR="00776C33" w:rsidRPr="001D5898" w:rsidRDefault="005709BC" w:rsidP="00FC08DF">
            <w:pPr>
              <w:spacing w:after="120"/>
              <w:rPr>
                <w:rFonts w:cstheme="minorHAnsi"/>
                <w:color w:val="FF0000"/>
              </w:rPr>
            </w:pPr>
            <w:r w:rsidRPr="001D5898">
              <w:rPr>
                <w:rFonts w:cstheme="minorHAnsi"/>
                <w:color w:val="FF0000"/>
              </w:rPr>
              <w:t>0.76</w:t>
            </w:r>
          </w:p>
          <w:p w14:paraId="5AFB84D0" w14:textId="0C107A52" w:rsidR="005709BC" w:rsidRPr="001D5898" w:rsidRDefault="005709BC" w:rsidP="00FC08DF">
            <w:pPr>
              <w:spacing w:after="120"/>
              <w:rPr>
                <w:rFonts w:cstheme="minorHAnsi"/>
              </w:rPr>
            </w:pPr>
            <w:r w:rsidRPr="001D5898">
              <w:rPr>
                <w:rFonts w:cstheme="minorHAnsi"/>
              </w:rPr>
              <w:t>0.43</w:t>
            </w:r>
          </w:p>
        </w:tc>
        <w:tc>
          <w:tcPr>
            <w:tcW w:w="941" w:type="dxa"/>
          </w:tcPr>
          <w:p w14:paraId="461D9498" w14:textId="77777777" w:rsidR="00776C33" w:rsidRPr="001D5898" w:rsidRDefault="00C33572" w:rsidP="00FC08DF">
            <w:pPr>
              <w:spacing w:after="120"/>
              <w:rPr>
                <w:rFonts w:cstheme="minorHAnsi"/>
                <w:color w:val="FF0000"/>
              </w:rPr>
            </w:pPr>
            <w:r w:rsidRPr="001D5898">
              <w:rPr>
                <w:rFonts w:cstheme="minorHAnsi"/>
                <w:color w:val="FF0000"/>
              </w:rPr>
              <w:t>0.76</w:t>
            </w:r>
          </w:p>
          <w:p w14:paraId="201FA693" w14:textId="0541C8B2" w:rsidR="00C33572" w:rsidRPr="001D5898" w:rsidRDefault="00C33572" w:rsidP="00FC08DF">
            <w:pPr>
              <w:spacing w:after="120"/>
              <w:rPr>
                <w:rFonts w:cstheme="minorHAnsi"/>
              </w:rPr>
            </w:pPr>
            <w:r w:rsidRPr="001D5898">
              <w:rPr>
                <w:rFonts w:cstheme="minorHAnsi"/>
              </w:rPr>
              <w:t>0.43</w:t>
            </w:r>
          </w:p>
        </w:tc>
        <w:tc>
          <w:tcPr>
            <w:tcW w:w="941" w:type="dxa"/>
          </w:tcPr>
          <w:p w14:paraId="64DB69CB" w14:textId="77777777" w:rsidR="00776C33" w:rsidRPr="001D5898" w:rsidRDefault="00912824" w:rsidP="00FC08DF">
            <w:pPr>
              <w:spacing w:after="120"/>
              <w:rPr>
                <w:rFonts w:cstheme="minorHAnsi"/>
                <w:color w:val="FF0000"/>
              </w:rPr>
            </w:pPr>
            <w:r w:rsidRPr="001D5898">
              <w:rPr>
                <w:rFonts w:cstheme="minorHAnsi"/>
                <w:color w:val="FF0000"/>
              </w:rPr>
              <w:t>0.76</w:t>
            </w:r>
          </w:p>
          <w:p w14:paraId="0F64EAB0" w14:textId="4213E798" w:rsidR="00912824" w:rsidRPr="001D5898" w:rsidRDefault="00912824" w:rsidP="00FC08DF">
            <w:pPr>
              <w:spacing w:after="120"/>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FC08DF">
            <w:pPr>
              <w:spacing w:after="120"/>
              <w:rPr>
                <w:rFonts w:cstheme="minorHAnsi"/>
                <w:color w:val="FF0000"/>
              </w:rPr>
            </w:pPr>
            <w:r w:rsidRPr="001D5898">
              <w:rPr>
                <w:rFonts w:cstheme="minorHAnsi"/>
                <w:color w:val="FF0000"/>
              </w:rPr>
              <w:t>0.80</w:t>
            </w:r>
          </w:p>
          <w:p w14:paraId="7703A0EB" w14:textId="76D5C765" w:rsidR="00366447" w:rsidRPr="001D5898" w:rsidRDefault="00366447" w:rsidP="00FC08DF">
            <w:pPr>
              <w:spacing w:after="120"/>
              <w:rPr>
                <w:rFonts w:cstheme="minorHAnsi"/>
              </w:rPr>
            </w:pPr>
            <w:r w:rsidRPr="001D5898">
              <w:rPr>
                <w:rFonts w:cstheme="minorHAnsi"/>
              </w:rPr>
              <w:t>0.38</w:t>
            </w:r>
          </w:p>
        </w:tc>
        <w:tc>
          <w:tcPr>
            <w:tcW w:w="941" w:type="dxa"/>
          </w:tcPr>
          <w:p w14:paraId="0B760644" w14:textId="77777777" w:rsidR="00776C33" w:rsidRPr="001D5898" w:rsidRDefault="00C92E69" w:rsidP="00FC08DF">
            <w:pPr>
              <w:spacing w:after="120"/>
              <w:rPr>
                <w:rFonts w:cstheme="minorHAnsi"/>
                <w:color w:val="FF0000"/>
              </w:rPr>
            </w:pPr>
            <w:r w:rsidRPr="001D5898">
              <w:rPr>
                <w:rFonts w:cstheme="minorHAnsi"/>
                <w:color w:val="FF0000"/>
              </w:rPr>
              <w:t>0.84</w:t>
            </w:r>
          </w:p>
          <w:p w14:paraId="212E6692" w14:textId="6727732E" w:rsidR="00C92E69" w:rsidRPr="001D5898" w:rsidRDefault="00C92E69" w:rsidP="00FC08DF">
            <w:pPr>
              <w:spacing w:after="120"/>
              <w:rPr>
                <w:rFonts w:cstheme="minorHAnsi"/>
              </w:rPr>
            </w:pPr>
            <w:r w:rsidRPr="001D5898">
              <w:rPr>
                <w:rFonts w:cstheme="minorHAnsi"/>
              </w:rPr>
              <w:t>0.25</w:t>
            </w:r>
          </w:p>
        </w:tc>
        <w:tc>
          <w:tcPr>
            <w:tcW w:w="941" w:type="dxa"/>
          </w:tcPr>
          <w:p w14:paraId="6425DC5A" w14:textId="77777777" w:rsidR="00776C33" w:rsidRPr="001D5898" w:rsidRDefault="002674A5" w:rsidP="00FC08DF">
            <w:pPr>
              <w:spacing w:after="120"/>
              <w:rPr>
                <w:rFonts w:cstheme="minorHAnsi"/>
                <w:color w:val="FF0000"/>
              </w:rPr>
            </w:pPr>
            <w:r w:rsidRPr="001D5898">
              <w:rPr>
                <w:rFonts w:cstheme="minorHAnsi"/>
                <w:color w:val="FF0000"/>
              </w:rPr>
              <w:t>0.89</w:t>
            </w:r>
          </w:p>
          <w:p w14:paraId="0366FC7B" w14:textId="4ABB80F5" w:rsidR="002674A5" w:rsidRPr="001D5898" w:rsidRDefault="002674A5" w:rsidP="00FC08DF">
            <w:pPr>
              <w:spacing w:after="120"/>
              <w:rPr>
                <w:rFonts w:cstheme="minorHAnsi"/>
              </w:rPr>
            </w:pPr>
            <w:r w:rsidRPr="001D5898">
              <w:rPr>
                <w:rFonts w:cstheme="minorHAnsi"/>
              </w:rPr>
              <w:t>0.31</w:t>
            </w:r>
          </w:p>
        </w:tc>
        <w:tc>
          <w:tcPr>
            <w:tcW w:w="941" w:type="dxa"/>
          </w:tcPr>
          <w:p w14:paraId="1A1FD3AA" w14:textId="77777777" w:rsidR="00776C33" w:rsidRPr="001D5898" w:rsidRDefault="003412B6" w:rsidP="00FC08DF">
            <w:pPr>
              <w:spacing w:after="120"/>
              <w:rPr>
                <w:rFonts w:cstheme="minorHAnsi"/>
                <w:color w:val="FF0000"/>
              </w:rPr>
            </w:pPr>
            <w:r w:rsidRPr="001D5898">
              <w:rPr>
                <w:rFonts w:cstheme="minorHAnsi"/>
                <w:color w:val="FF0000"/>
              </w:rPr>
              <w:t>0.84</w:t>
            </w:r>
          </w:p>
          <w:p w14:paraId="4AF49C79" w14:textId="71BF5AB9" w:rsidR="003412B6" w:rsidRPr="001D5898" w:rsidRDefault="003412B6" w:rsidP="00FC08DF">
            <w:pPr>
              <w:spacing w:after="120"/>
              <w:rPr>
                <w:rFonts w:cstheme="minorHAnsi"/>
              </w:rPr>
            </w:pPr>
            <w:r w:rsidRPr="001D5898">
              <w:rPr>
                <w:rFonts w:cstheme="minorHAnsi"/>
              </w:rPr>
              <w:t>0.25</w:t>
            </w:r>
          </w:p>
        </w:tc>
        <w:tc>
          <w:tcPr>
            <w:tcW w:w="941" w:type="dxa"/>
          </w:tcPr>
          <w:p w14:paraId="0EAC7F36" w14:textId="77777777" w:rsidR="00776C33" w:rsidRPr="001D5898" w:rsidRDefault="006C7274" w:rsidP="00FC08DF">
            <w:pPr>
              <w:spacing w:after="120"/>
              <w:rPr>
                <w:rFonts w:cstheme="minorHAnsi"/>
                <w:color w:val="FF0000"/>
              </w:rPr>
            </w:pPr>
            <w:r w:rsidRPr="001D5898">
              <w:rPr>
                <w:rFonts w:cstheme="minorHAnsi"/>
                <w:color w:val="FF0000"/>
              </w:rPr>
              <w:t>0.91</w:t>
            </w:r>
          </w:p>
          <w:p w14:paraId="65112175" w14:textId="01B8AB0D" w:rsidR="006C7274" w:rsidRPr="001D5898" w:rsidRDefault="006C7274" w:rsidP="00FC08DF">
            <w:pPr>
              <w:spacing w:after="120"/>
              <w:rPr>
                <w:rFonts w:cstheme="minorHAnsi"/>
              </w:rPr>
            </w:pPr>
            <w:r w:rsidRPr="001D5898">
              <w:rPr>
                <w:rFonts w:cstheme="minorHAnsi"/>
              </w:rPr>
              <w:t>0.19</w:t>
            </w:r>
          </w:p>
        </w:tc>
        <w:tc>
          <w:tcPr>
            <w:tcW w:w="1053" w:type="dxa"/>
          </w:tcPr>
          <w:p w14:paraId="675A7D0F" w14:textId="77777777" w:rsidR="00776C33" w:rsidRPr="001D5898" w:rsidRDefault="005709BC" w:rsidP="00FC08DF">
            <w:pPr>
              <w:spacing w:after="120"/>
              <w:rPr>
                <w:rFonts w:cstheme="minorHAnsi"/>
                <w:color w:val="FF0000"/>
              </w:rPr>
            </w:pPr>
            <w:r w:rsidRPr="001D5898">
              <w:rPr>
                <w:rFonts w:cstheme="minorHAnsi"/>
                <w:color w:val="FF0000"/>
              </w:rPr>
              <w:t>0.91</w:t>
            </w:r>
          </w:p>
          <w:p w14:paraId="1BCF2779" w14:textId="32A05311" w:rsidR="005709BC" w:rsidRPr="001D5898" w:rsidRDefault="005709BC" w:rsidP="00FC08DF">
            <w:pPr>
              <w:spacing w:after="120"/>
              <w:rPr>
                <w:rFonts w:cstheme="minorHAnsi"/>
              </w:rPr>
            </w:pPr>
            <w:r w:rsidRPr="001D5898">
              <w:rPr>
                <w:rFonts w:cstheme="minorHAnsi"/>
              </w:rPr>
              <w:t>0.19</w:t>
            </w:r>
          </w:p>
        </w:tc>
        <w:tc>
          <w:tcPr>
            <w:tcW w:w="941" w:type="dxa"/>
          </w:tcPr>
          <w:p w14:paraId="46B72EDB" w14:textId="77777777" w:rsidR="00776C33" w:rsidRPr="001D5898" w:rsidRDefault="00C33572" w:rsidP="00FC08DF">
            <w:pPr>
              <w:spacing w:after="120"/>
              <w:rPr>
                <w:rFonts w:cstheme="minorHAnsi"/>
                <w:color w:val="FF0000"/>
              </w:rPr>
            </w:pPr>
            <w:r w:rsidRPr="001D5898">
              <w:rPr>
                <w:rFonts w:cstheme="minorHAnsi"/>
                <w:color w:val="FF0000"/>
              </w:rPr>
              <w:t>0.91</w:t>
            </w:r>
          </w:p>
          <w:p w14:paraId="6865083A" w14:textId="2ED247DE" w:rsidR="00C33572" w:rsidRPr="001D5898" w:rsidRDefault="00C33572" w:rsidP="00FC08DF">
            <w:pPr>
              <w:spacing w:after="120"/>
              <w:rPr>
                <w:rFonts w:cstheme="minorHAnsi"/>
              </w:rPr>
            </w:pPr>
            <w:r w:rsidRPr="001D5898">
              <w:rPr>
                <w:rFonts w:cstheme="minorHAnsi"/>
              </w:rPr>
              <w:t>0.19</w:t>
            </w:r>
          </w:p>
        </w:tc>
        <w:tc>
          <w:tcPr>
            <w:tcW w:w="941" w:type="dxa"/>
          </w:tcPr>
          <w:p w14:paraId="7C5A3D7C" w14:textId="77777777" w:rsidR="00776C33" w:rsidRPr="001D5898" w:rsidRDefault="00912824" w:rsidP="00FC08DF">
            <w:pPr>
              <w:spacing w:after="120"/>
              <w:rPr>
                <w:rFonts w:cstheme="minorHAnsi"/>
                <w:color w:val="FF0000"/>
              </w:rPr>
            </w:pPr>
            <w:r w:rsidRPr="001D5898">
              <w:rPr>
                <w:rFonts w:cstheme="minorHAnsi"/>
                <w:color w:val="FF0000"/>
              </w:rPr>
              <w:t>0.91</w:t>
            </w:r>
          </w:p>
          <w:p w14:paraId="2BF65818" w14:textId="3017C12A" w:rsidR="00912824" w:rsidRPr="001D5898" w:rsidRDefault="00912824" w:rsidP="00FC08DF">
            <w:pPr>
              <w:spacing w:after="120"/>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FC08DF">
            <w:pPr>
              <w:spacing w:after="120"/>
              <w:rPr>
                <w:rFonts w:cstheme="minorHAnsi"/>
                <w:color w:val="FF0000"/>
              </w:rPr>
            </w:pPr>
            <w:r w:rsidRPr="001D5898">
              <w:rPr>
                <w:rFonts w:cstheme="minorHAnsi"/>
                <w:color w:val="FF0000"/>
              </w:rPr>
              <w:t>0.79</w:t>
            </w:r>
          </w:p>
          <w:p w14:paraId="61FD326B" w14:textId="00E380D3" w:rsidR="00366447" w:rsidRPr="001D5898" w:rsidRDefault="00366447" w:rsidP="00FC08DF">
            <w:pPr>
              <w:spacing w:after="120"/>
              <w:rPr>
                <w:rFonts w:cstheme="minorHAnsi"/>
              </w:rPr>
            </w:pPr>
            <w:r w:rsidRPr="001D5898">
              <w:rPr>
                <w:rFonts w:cstheme="minorHAnsi"/>
              </w:rPr>
              <w:t>0.39</w:t>
            </w:r>
          </w:p>
        </w:tc>
        <w:tc>
          <w:tcPr>
            <w:tcW w:w="941" w:type="dxa"/>
          </w:tcPr>
          <w:p w14:paraId="48A04E16" w14:textId="77777777" w:rsidR="00776C33" w:rsidRPr="001D5898" w:rsidRDefault="00C92E69" w:rsidP="00FC08DF">
            <w:pPr>
              <w:spacing w:after="120"/>
              <w:rPr>
                <w:rFonts w:cstheme="minorHAnsi"/>
                <w:color w:val="FF0000"/>
              </w:rPr>
            </w:pPr>
            <w:r w:rsidRPr="001D5898">
              <w:rPr>
                <w:rFonts w:cstheme="minorHAnsi"/>
                <w:color w:val="FF0000"/>
              </w:rPr>
              <w:t>0.80</w:t>
            </w:r>
          </w:p>
          <w:p w14:paraId="6D18CF0F" w14:textId="52E4112D" w:rsidR="00C92E69" w:rsidRPr="001D5898" w:rsidRDefault="00C92E69" w:rsidP="00FC08DF">
            <w:pPr>
              <w:spacing w:after="120"/>
              <w:rPr>
                <w:rFonts w:cstheme="minorHAnsi"/>
              </w:rPr>
            </w:pPr>
            <w:r w:rsidRPr="001D5898">
              <w:rPr>
                <w:rFonts w:cstheme="minorHAnsi"/>
              </w:rPr>
              <w:t>0.30</w:t>
            </w:r>
          </w:p>
        </w:tc>
        <w:tc>
          <w:tcPr>
            <w:tcW w:w="941" w:type="dxa"/>
          </w:tcPr>
          <w:p w14:paraId="7F3DF539" w14:textId="77777777" w:rsidR="00776C33" w:rsidRPr="001D5898" w:rsidRDefault="002674A5" w:rsidP="00FC08DF">
            <w:pPr>
              <w:spacing w:after="120"/>
              <w:rPr>
                <w:rFonts w:cstheme="minorHAnsi"/>
                <w:color w:val="FF0000"/>
              </w:rPr>
            </w:pPr>
            <w:r w:rsidRPr="001D5898">
              <w:rPr>
                <w:rFonts w:cstheme="minorHAnsi"/>
                <w:color w:val="FF0000"/>
              </w:rPr>
              <w:t>0.83</w:t>
            </w:r>
          </w:p>
          <w:p w14:paraId="1A5AA4D1" w14:textId="0AB1C73F" w:rsidR="002674A5" w:rsidRPr="001D5898" w:rsidRDefault="002674A5" w:rsidP="00FC08DF">
            <w:pPr>
              <w:spacing w:after="120"/>
              <w:rPr>
                <w:rFonts w:cstheme="minorHAnsi"/>
              </w:rPr>
            </w:pPr>
            <w:r w:rsidRPr="001D5898">
              <w:rPr>
                <w:rFonts w:cstheme="minorHAnsi"/>
              </w:rPr>
              <w:t>0.38</w:t>
            </w:r>
          </w:p>
        </w:tc>
        <w:tc>
          <w:tcPr>
            <w:tcW w:w="941" w:type="dxa"/>
          </w:tcPr>
          <w:p w14:paraId="7E0FAA31" w14:textId="77777777" w:rsidR="00776C33" w:rsidRPr="001D5898" w:rsidRDefault="003412B6" w:rsidP="00FC08DF">
            <w:pPr>
              <w:spacing w:after="120"/>
              <w:rPr>
                <w:rFonts w:cstheme="minorHAnsi"/>
                <w:color w:val="FF0000"/>
              </w:rPr>
            </w:pPr>
            <w:r w:rsidRPr="001D5898">
              <w:rPr>
                <w:rFonts w:cstheme="minorHAnsi"/>
                <w:color w:val="FF0000"/>
              </w:rPr>
              <w:t>0.80</w:t>
            </w:r>
          </w:p>
          <w:p w14:paraId="7F60E4AF" w14:textId="4DA9EC00" w:rsidR="003412B6" w:rsidRPr="001D5898" w:rsidRDefault="003412B6" w:rsidP="00FC08DF">
            <w:pPr>
              <w:spacing w:after="120"/>
              <w:rPr>
                <w:rFonts w:cstheme="minorHAnsi"/>
              </w:rPr>
            </w:pPr>
            <w:r w:rsidRPr="001D5898">
              <w:rPr>
                <w:rFonts w:cstheme="minorHAnsi"/>
              </w:rPr>
              <w:t>0.30</w:t>
            </w:r>
          </w:p>
        </w:tc>
        <w:tc>
          <w:tcPr>
            <w:tcW w:w="941" w:type="dxa"/>
          </w:tcPr>
          <w:p w14:paraId="1DF8763D" w14:textId="77777777" w:rsidR="00776C33" w:rsidRPr="001D5898" w:rsidRDefault="006C7274" w:rsidP="00FC08DF">
            <w:pPr>
              <w:spacing w:after="120"/>
              <w:rPr>
                <w:rFonts w:cstheme="minorHAnsi"/>
                <w:color w:val="FF0000"/>
              </w:rPr>
            </w:pPr>
            <w:r w:rsidRPr="001D5898">
              <w:rPr>
                <w:rFonts w:cstheme="minorHAnsi"/>
                <w:color w:val="FF0000"/>
              </w:rPr>
              <w:t>0.83</w:t>
            </w:r>
          </w:p>
          <w:p w14:paraId="72026024" w14:textId="26FCFA83" w:rsidR="006C7274" w:rsidRPr="001D5898" w:rsidRDefault="006C7274" w:rsidP="00FC08DF">
            <w:pPr>
              <w:spacing w:after="120"/>
              <w:rPr>
                <w:rFonts w:cstheme="minorHAnsi"/>
              </w:rPr>
            </w:pPr>
            <w:r w:rsidRPr="001D5898">
              <w:rPr>
                <w:rFonts w:cstheme="minorHAnsi"/>
              </w:rPr>
              <w:t>0.26</w:t>
            </w:r>
          </w:p>
        </w:tc>
        <w:tc>
          <w:tcPr>
            <w:tcW w:w="1053" w:type="dxa"/>
          </w:tcPr>
          <w:p w14:paraId="5A184F87" w14:textId="77777777" w:rsidR="00776C33" w:rsidRPr="001D5898" w:rsidRDefault="005709BC" w:rsidP="00FC08DF">
            <w:pPr>
              <w:spacing w:after="120"/>
              <w:rPr>
                <w:rFonts w:cstheme="minorHAnsi"/>
                <w:color w:val="FF0000"/>
              </w:rPr>
            </w:pPr>
            <w:r w:rsidRPr="001D5898">
              <w:rPr>
                <w:rFonts w:cstheme="minorHAnsi"/>
                <w:color w:val="FF0000"/>
              </w:rPr>
              <w:t>0.83</w:t>
            </w:r>
          </w:p>
          <w:p w14:paraId="0F0EDDAA" w14:textId="6A927C8F" w:rsidR="005709BC" w:rsidRPr="001D5898" w:rsidRDefault="005709BC" w:rsidP="00FC08DF">
            <w:pPr>
              <w:spacing w:after="120"/>
              <w:rPr>
                <w:rFonts w:cstheme="minorHAnsi"/>
              </w:rPr>
            </w:pPr>
            <w:r w:rsidRPr="001D5898">
              <w:rPr>
                <w:rFonts w:cstheme="minorHAnsi"/>
              </w:rPr>
              <w:t>0.26</w:t>
            </w:r>
          </w:p>
        </w:tc>
        <w:tc>
          <w:tcPr>
            <w:tcW w:w="941" w:type="dxa"/>
          </w:tcPr>
          <w:p w14:paraId="73A7AAD5" w14:textId="77777777" w:rsidR="00776C33" w:rsidRPr="001D5898" w:rsidRDefault="00C33572" w:rsidP="00FC08DF">
            <w:pPr>
              <w:spacing w:after="120"/>
              <w:rPr>
                <w:rFonts w:cstheme="minorHAnsi"/>
                <w:color w:val="FF0000"/>
              </w:rPr>
            </w:pPr>
            <w:r w:rsidRPr="001D5898">
              <w:rPr>
                <w:rFonts w:cstheme="minorHAnsi"/>
                <w:color w:val="FF0000"/>
              </w:rPr>
              <w:t>0.83</w:t>
            </w:r>
          </w:p>
          <w:p w14:paraId="52AA3FA1" w14:textId="2EE330E2" w:rsidR="00C33572" w:rsidRPr="001D5898" w:rsidRDefault="00C33572" w:rsidP="00FC08DF">
            <w:pPr>
              <w:spacing w:after="120"/>
              <w:rPr>
                <w:rFonts w:cstheme="minorHAnsi"/>
              </w:rPr>
            </w:pPr>
            <w:r w:rsidRPr="001D5898">
              <w:rPr>
                <w:rFonts w:cstheme="minorHAnsi"/>
              </w:rPr>
              <w:t>0.26</w:t>
            </w:r>
          </w:p>
        </w:tc>
        <w:tc>
          <w:tcPr>
            <w:tcW w:w="941" w:type="dxa"/>
          </w:tcPr>
          <w:p w14:paraId="336D5EF1" w14:textId="77777777" w:rsidR="00776C33" w:rsidRPr="001D5898" w:rsidRDefault="00912824" w:rsidP="00FC08DF">
            <w:pPr>
              <w:spacing w:after="120"/>
              <w:rPr>
                <w:rFonts w:cstheme="minorHAnsi"/>
                <w:color w:val="FF0000"/>
              </w:rPr>
            </w:pPr>
            <w:r w:rsidRPr="001D5898">
              <w:rPr>
                <w:rFonts w:cstheme="minorHAnsi"/>
                <w:color w:val="FF0000"/>
              </w:rPr>
              <w:t>0.83</w:t>
            </w:r>
          </w:p>
          <w:p w14:paraId="10A9F079" w14:textId="0177A0C5" w:rsidR="00912824" w:rsidRPr="001D5898" w:rsidRDefault="00912824" w:rsidP="00FC08DF">
            <w:pPr>
              <w:spacing w:after="120"/>
              <w:rPr>
                <w:rFonts w:cstheme="minorHAnsi"/>
              </w:rPr>
            </w:pPr>
            <w:r w:rsidRPr="001D5898">
              <w:rPr>
                <w:rFonts w:cstheme="minorHAnsi"/>
              </w:rPr>
              <w:t>0.26</w:t>
            </w:r>
          </w:p>
        </w:tc>
      </w:tr>
      <w:tr w:rsidR="00776C33" w:rsidRPr="001D5898" w14:paraId="3ACBC8CB" w14:textId="77777777" w:rsidTr="0032756E">
        <w:tc>
          <w:tcPr>
            <w:tcW w:w="1028" w:type="dxa"/>
          </w:tcPr>
          <w:p w14:paraId="2375718B" w14:textId="77777777" w:rsidR="00776C33" w:rsidRPr="001D5898" w:rsidRDefault="00776C33" w:rsidP="00FC08DF">
            <w:pPr>
              <w:spacing w:after="120"/>
              <w:rPr>
                <w:rFonts w:cstheme="minorHAnsi"/>
              </w:rPr>
            </w:pPr>
            <w:r w:rsidRPr="001D5898">
              <w:rPr>
                <w:rFonts w:cstheme="minorHAnsi"/>
              </w:rPr>
              <w:t>Model score (5CV)</w:t>
            </w:r>
          </w:p>
        </w:tc>
        <w:tc>
          <w:tcPr>
            <w:tcW w:w="941" w:type="dxa"/>
          </w:tcPr>
          <w:p w14:paraId="6B91A4A1" w14:textId="0607D4E0" w:rsidR="00776C33" w:rsidRPr="001D5898" w:rsidRDefault="00986F93" w:rsidP="00FC08DF">
            <w:pPr>
              <w:spacing w:after="120"/>
              <w:rPr>
                <w:rFonts w:cstheme="minorHAnsi"/>
              </w:rPr>
            </w:pPr>
            <w:r w:rsidRPr="001D5898">
              <w:rPr>
                <w:rFonts w:cstheme="minorHAnsi"/>
              </w:rPr>
              <w:t>0.65045</w:t>
            </w:r>
          </w:p>
        </w:tc>
        <w:tc>
          <w:tcPr>
            <w:tcW w:w="941" w:type="dxa"/>
          </w:tcPr>
          <w:p w14:paraId="4D65AB19" w14:textId="7687DB8C" w:rsidR="00776C33" w:rsidRPr="001D5898" w:rsidRDefault="000D1AC0" w:rsidP="00FC08DF">
            <w:pPr>
              <w:spacing w:after="120"/>
              <w:rPr>
                <w:rFonts w:cstheme="minorHAnsi"/>
              </w:rPr>
            </w:pPr>
            <w:r w:rsidRPr="001D5898">
              <w:rPr>
                <w:rFonts w:cstheme="minorHAnsi"/>
              </w:rPr>
              <w:t>0.66028</w:t>
            </w:r>
          </w:p>
        </w:tc>
        <w:tc>
          <w:tcPr>
            <w:tcW w:w="941" w:type="dxa"/>
          </w:tcPr>
          <w:p w14:paraId="5061CC9A" w14:textId="47F1849C" w:rsidR="00776C33" w:rsidRPr="001D5898" w:rsidRDefault="00BA5248" w:rsidP="00FC08DF">
            <w:pPr>
              <w:spacing w:after="120"/>
              <w:rPr>
                <w:rFonts w:cstheme="minorHAnsi"/>
              </w:rPr>
            </w:pPr>
            <w:r w:rsidRPr="001D5898">
              <w:rPr>
                <w:rFonts w:cstheme="minorHAnsi"/>
              </w:rPr>
              <w:t>0.66383</w:t>
            </w:r>
          </w:p>
        </w:tc>
        <w:tc>
          <w:tcPr>
            <w:tcW w:w="941" w:type="dxa"/>
          </w:tcPr>
          <w:p w14:paraId="52F306B6" w14:textId="3A37EB36" w:rsidR="00776C33" w:rsidRPr="001D5898" w:rsidRDefault="00860CE4" w:rsidP="00FC08DF">
            <w:pPr>
              <w:spacing w:after="120"/>
              <w:rPr>
                <w:rFonts w:cstheme="minorHAnsi"/>
              </w:rPr>
            </w:pPr>
            <w:r w:rsidRPr="001D5898">
              <w:rPr>
                <w:rFonts w:cstheme="minorHAnsi"/>
              </w:rPr>
              <w:t>0.65404</w:t>
            </w:r>
          </w:p>
        </w:tc>
        <w:tc>
          <w:tcPr>
            <w:tcW w:w="941" w:type="dxa"/>
          </w:tcPr>
          <w:p w14:paraId="50555AFE" w14:textId="29DF5E62" w:rsidR="00776C33" w:rsidRPr="001D5898" w:rsidRDefault="00886BFC" w:rsidP="00FC08DF">
            <w:pPr>
              <w:spacing w:after="120"/>
              <w:rPr>
                <w:rFonts w:cstheme="minorHAnsi"/>
              </w:rPr>
            </w:pPr>
            <w:r w:rsidRPr="001D5898">
              <w:rPr>
                <w:rFonts w:cstheme="minorHAnsi"/>
              </w:rPr>
              <w:t>0.71253</w:t>
            </w:r>
          </w:p>
        </w:tc>
        <w:tc>
          <w:tcPr>
            <w:tcW w:w="1053" w:type="dxa"/>
          </w:tcPr>
          <w:p w14:paraId="7590AB2C" w14:textId="2E901674" w:rsidR="00776C33" w:rsidRPr="001D5898" w:rsidRDefault="00361E9E" w:rsidP="00FC08DF">
            <w:pPr>
              <w:spacing w:after="120"/>
              <w:rPr>
                <w:rFonts w:cstheme="minorHAnsi"/>
              </w:rPr>
            </w:pPr>
            <w:r w:rsidRPr="001D5898">
              <w:rPr>
                <w:rFonts w:cstheme="minorHAnsi"/>
              </w:rPr>
              <w:t>0.69947</w:t>
            </w:r>
          </w:p>
        </w:tc>
        <w:tc>
          <w:tcPr>
            <w:tcW w:w="941" w:type="dxa"/>
          </w:tcPr>
          <w:p w14:paraId="4A039C36" w14:textId="03514ED0" w:rsidR="00776C33" w:rsidRPr="001D5898" w:rsidRDefault="00F14B24" w:rsidP="00FC08DF">
            <w:pPr>
              <w:spacing w:after="120"/>
              <w:rPr>
                <w:rFonts w:cstheme="minorHAnsi"/>
              </w:rPr>
            </w:pPr>
            <w:r w:rsidRPr="001D5898">
              <w:rPr>
                <w:rFonts w:cstheme="minorHAnsi"/>
              </w:rPr>
              <w:t>0.69926</w:t>
            </w:r>
          </w:p>
        </w:tc>
        <w:tc>
          <w:tcPr>
            <w:tcW w:w="941" w:type="dxa"/>
          </w:tcPr>
          <w:p w14:paraId="078CACBF" w14:textId="1A6514C0" w:rsidR="00776C33" w:rsidRPr="001D5898" w:rsidRDefault="00912FFC" w:rsidP="00FC08DF">
            <w:pPr>
              <w:spacing w:after="120"/>
              <w:rPr>
                <w:rFonts w:cstheme="minorHAnsi"/>
              </w:rPr>
            </w:pPr>
            <w:r w:rsidRPr="001D5898">
              <w:rPr>
                <w:rFonts w:cstheme="minorHAnsi"/>
              </w:rPr>
              <w:t>0.71560</w:t>
            </w:r>
          </w:p>
        </w:tc>
      </w:tr>
    </w:tbl>
    <w:p w14:paraId="36E2F06F" w14:textId="77777777" w:rsidR="00776C33" w:rsidRPr="001D5898" w:rsidRDefault="00776C33" w:rsidP="00FC08DF">
      <w:pPr>
        <w:spacing w:after="120"/>
        <w:rPr>
          <w:rFonts w:cstheme="minorHAnsi"/>
        </w:rPr>
      </w:pPr>
      <w:r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3CC53C44"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3</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32756E">
        <w:tc>
          <w:tcPr>
            <w:tcW w:w="1001" w:type="dxa"/>
          </w:tcPr>
          <w:p w14:paraId="0A2EF73D" w14:textId="77777777" w:rsidR="00776C33" w:rsidRPr="001D5898" w:rsidRDefault="00776C33" w:rsidP="00FC08DF">
            <w:pPr>
              <w:spacing w:after="120"/>
              <w:rPr>
                <w:rFonts w:cstheme="minorHAnsi"/>
              </w:rPr>
            </w:pPr>
          </w:p>
        </w:tc>
        <w:tc>
          <w:tcPr>
            <w:tcW w:w="1001" w:type="dxa"/>
          </w:tcPr>
          <w:p w14:paraId="46CF982E" w14:textId="77777777" w:rsidR="00776C33" w:rsidRPr="001D5898" w:rsidRDefault="00776C33" w:rsidP="00FC08DF">
            <w:pPr>
              <w:spacing w:after="120"/>
              <w:rPr>
                <w:rFonts w:cstheme="minorHAnsi"/>
              </w:rPr>
            </w:pPr>
          </w:p>
        </w:tc>
        <w:tc>
          <w:tcPr>
            <w:tcW w:w="1002" w:type="dxa"/>
          </w:tcPr>
          <w:p w14:paraId="250DFF52" w14:textId="77777777" w:rsidR="00776C33" w:rsidRPr="001D5898" w:rsidRDefault="00776C33" w:rsidP="00FC08DF">
            <w:pPr>
              <w:spacing w:after="120"/>
              <w:rPr>
                <w:rFonts w:cstheme="minorHAnsi"/>
              </w:rPr>
            </w:pPr>
          </w:p>
        </w:tc>
        <w:tc>
          <w:tcPr>
            <w:tcW w:w="1002" w:type="dxa"/>
          </w:tcPr>
          <w:p w14:paraId="2508A1C4" w14:textId="77777777" w:rsidR="00776C33" w:rsidRPr="001D5898" w:rsidRDefault="00776C33" w:rsidP="00FC08DF">
            <w:pPr>
              <w:spacing w:after="120"/>
              <w:rPr>
                <w:rFonts w:cstheme="minorHAnsi"/>
              </w:rPr>
            </w:pPr>
          </w:p>
        </w:tc>
        <w:tc>
          <w:tcPr>
            <w:tcW w:w="1002"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1002" w:type="dxa"/>
          </w:tcPr>
          <w:p w14:paraId="4C28DC14" w14:textId="77777777" w:rsidR="00776C33" w:rsidRPr="001D5898" w:rsidRDefault="00776C33" w:rsidP="00FC08DF">
            <w:pPr>
              <w:spacing w:after="120"/>
              <w:rPr>
                <w:rFonts w:cstheme="minorHAnsi"/>
              </w:rPr>
            </w:pPr>
          </w:p>
        </w:tc>
        <w:tc>
          <w:tcPr>
            <w:tcW w:w="1002" w:type="dxa"/>
          </w:tcPr>
          <w:p w14:paraId="568FC0FC" w14:textId="77777777" w:rsidR="00776C33" w:rsidRPr="001D5898" w:rsidRDefault="00776C33" w:rsidP="00FC08DF">
            <w:pPr>
              <w:spacing w:after="120"/>
              <w:rPr>
                <w:rFonts w:cstheme="minorHAnsi"/>
              </w:rPr>
            </w:pPr>
          </w:p>
        </w:tc>
        <w:tc>
          <w:tcPr>
            <w:tcW w:w="1002" w:type="dxa"/>
          </w:tcPr>
          <w:p w14:paraId="63EB5597" w14:textId="77777777" w:rsidR="00776C33" w:rsidRPr="001D5898" w:rsidRDefault="00776C33" w:rsidP="00FC08DF">
            <w:pPr>
              <w:spacing w:after="120"/>
              <w:rPr>
                <w:rFonts w:cstheme="minorHAnsi"/>
              </w:rPr>
            </w:pPr>
          </w:p>
        </w:tc>
        <w:tc>
          <w:tcPr>
            <w:tcW w:w="1002"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32756E">
        <w:tc>
          <w:tcPr>
            <w:tcW w:w="1001" w:type="dxa"/>
          </w:tcPr>
          <w:p w14:paraId="7053D172" w14:textId="77777777" w:rsidR="00776C33" w:rsidRPr="001D5898" w:rsidRDefault="00776C33" w:rsidP="00FC08DF">
            <w:pPr>
              <w:spacing w:after="120"/>
              <w:rPr>
                <w:rFonts w:cstheme="minorHAnsi"/>
              </w:rPr>
            </w:pPr>
          </w:p>
        </w:tc>
        <w:tc>
          <w:tcPr>
            <w:tcW w:w="1001" w:type="dxa"/>
          </w:tcPr>
          <w:p w14:paraId="5A96E325" w14:textId="77777777" w:rsidR="00776C33" w:rsidRPr="001D5898" w:rsidRDefault="00776C33" w:rsidP="00FC08DF">
            <w:pPr>
              <w:spacing w:after="120"/>
              <w:rPr>
                <w:rFonts w:cstheme="minorHAnsi"/>
              </w:rPr>
            </w:pPr>
            <w:r w:rsidRPr="001D5898">
              <w:rPr>
                <w:rFonts w:cstheme="minorHAnsi"/>
              </w:rPr>
              <w:t>1</w:t>
            </w:r>
          </w:p>
        </w:tc>
        <w:tc>
          <w:tcPr>
            <w:tcW w:w="1002" w:type="dxa"/>
          </w:tcPr>
          <w:p w14:paraId="6994EF76" w14:textId="77777777" w:rsidR="00776C33" w:rsidRPr="001D5898" w:rsidRDefault="00776C33" w:rsidP="00FC08DF">
            <w:pPr>
              <w:spacing w:after="120"/>
              <w:rPr>
                <w:rFonts w:cstheme="minorHAnsi"/>
              </w:rPr>
            </w:pPr>
            <w:r w:rsidRPr="001D5898">
              <w:rPr>
                <w:rFonts w:cstheme="minorHAnsi"/>
              </w:rPr>
              <w:t>2</w:t>
            </w:r>
          </w:p>
        </w:tc>
        <w:tc>
          <w:tcPr>
            <w:tcW w:w="1002" w:type="dxa"/>
          </w:tcPr>
          <w:p w14:paraId="11B366B9" w14:textId="77777777" w:rsidR="00776C33" w:rsidRPr="001D5898" w:rsidRDefault="00776C33" w:rsidP="00FC08DF">
            <w:pPr>
              <w:spacing w:after="120"/>
              <w:rPr>
                <w:rFonts w:cstheme="minorHAnsi"/>
              </w:rPr>
            </w:pPr>
            <w:r w:rsidRPr="001D5898">
              <w:rPr>
                <w:rFonts w:cstheme="minorHAnsi"/>
              </w:rPr>
              <w:t>3</w:t>
            </w:r>
          </w:p>
        </w:tc>
        <w:tc>
          <w:tcPr>
            <w:tcW w:w="1002" w:type="dxa"/>
          </w:tcPr>
          <w:p w14:paraId="2A788D6B" w14:textId="77777777" w:rsidR="00776C33" w:rsidRPr="001D5898" w:rsidRDefault="00776C33" w:rsidP="00FC08DF">
            <w:pPr>
              <w:spacing w:after="120"/>
              <w:rPr>
                <w:rFonts w:cstheme="minorHAnsi"/>
              </w:rPr>
            </w:pPr>
            <w:r w:rsidRPr="001D5898">
              <w:rPr>
                <w:rFonts w:cstheme="minorHAnsi"/>
              </w:rPr>
              <w:t>4</w:t>
            </w:r>
          </w:p>
        </w:tc>
        <w:tc>
          <w:tcPr>
            <w:tcW w:w="1002" w:type="dxa"/>
          </w:tcPr>
          <w:p w14:paraId="6DD5FCEA" w14:textId="77777777" w:rsidR="00776C33" w:rsidRPr="001D5898" w:rsidRDefault="00776C33" w:rsidP="00FC08DF">
            <w:pPr>
              <w:spacing w:after="120"/>
              <w:rPr>
                <w:rFonts w:cstheme="minorHAnsi"/>
              </w:rPr>
            </w:pPr>
            <w:r w:rsidRPr="001D5898">
              <w:rPr>
                <w:rFonts w:cstheme="minorHAnsi"/>
              </w:rPr>
              <w:t>5</w:t>
            </w:r>
          </w:p>
        </w:tc>
        <w:tc>
          <w:tcPr>
            <w:tcW w:w="1002" w:type="dxa"/>
          </w:tcPr>
          <w:p w14:paraId="45547BF1" w14:textId="77777777" w:rsidR="00776C33" w:rsidRPr="001D5898" w:rsidRDefault="00776C33" w:rsidP="00FC08DF">
            <w:pPr>
              <w:spacing w:after="120"/>
              <w:rPr>
                <w:rFonts w:cstheme="minorHAnsi"/>
              </w:rPr>
            </w:pPr>
            <w:r w:rsidRPr="001D5898">
              <w:rPr>
                <w:rFonts w:cstheme="minorHAnsi"/>
              </w:rPr>
              <w:t>6</w:t>
            </w:r>
          </w:p>
        </w:tc>
        <w:tc>
          <w:tcPr>
            <w:tcW w:w="1002" w:type="dxa"/>
          </w:tcPr>
          <w:p w14:paraId="5523ABC9" w14:textId="77777777" w:rsidR="00776C33" w:rsidRPr="001D5898" w:rsidRDefault="00776C33" w:rsidP="00FC08DF">
            <w:pPr>
              <w:spacing w:after="120"/>
              <w:rPr>
                <w:rFonts w:cstheme="minorHAnsi"/>
              </w:rPr>
            </w:pPr>
            <w:r w:rsidRPr="001D5898">
              <w:rPr>
                <w:rFonts w:cstheme="minorHAnsi"/>
              </w:rPr>
              <w:t>7</w:t>
            </w:r>
          </w:p>
        </w:tc>
        <w:tc>
          <w:tcPr>
            <w:tcW w:w="1002" w:type="dxa"/>
          </w:tcPr>
          <w:p w14:paraId="548212B0" w14:textId="77777777" w:rsidR="00776C33" w:rsidRPr="001D5898" w:rsidRDefault="00776C33" w:rsidP="00FC08DF">
            <w:pPr>
              <w:spacing w:after="120"/>
              <w:rPr>
                <w:rFonts w:cstheme="minorHAnsi"/>
              </w:rPr>
            </w:pPr>
            <w:r w:rsidRPr="001D5898">
              <w:rPr>
                <w:rFonts w:cstheme="minorHAnsi"/>
              </w:rPr>
              <w:t>10</w:t>
            </w:r>
          </w:p>
        </w:tc>
      </w:tr>
      <w:tr w:rsidR="00BF2A29" w:rsidRPr="001D5898" w14:paraId="446F064C" w14:textId="77777777" w:rsidTr="0032756E">
        <w:tc>
          <w:tcPr>
            <w:tcW w:w="1001"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1001" w:type="dxa"/>
          </w:tcPr>
          <w:p w14:paraId="5FDF2ECC" w14:textId="77777777" w:rsidR="00776C33" w:rsidRPr="001D5898" w:rsidRDefault="00022D9E" w:rsidP="00FC08DF">
            <w:pPr>
              <w:spacing w:after="120"/>
              <w:rPr>
                <w:rFonts w:cstheme="minorHAnsi"/>
                <w:color w:val="FF0000"/>
              </w:rPr>
            </w:pPr>
            <w:r w:rsidRPr="001D5898">
              <w:rPr>
                <w:rFonts w:cstheme="minorHAnsi"/>
                <w:color w:val="FF0000"/>
              </w:rPr>
              <w:t>0.80</w:t>
            </w:r>
          </w:p>
          <w:p w14:paraId="364940D9" w14:textId="68C82AD2" w:rsidR="00022D9E" w:rsidRPr="001D5898" w:rsidRDefault="00022D9E" w:rsidP="00FC08DF">
            <w:pPr>
              <w:spacing w:after="120"/>
              <w:rPr>
                <w:rFonts w:cstheme="minorHAnsi"/>
              </w:rPr>
            </w:pPr>
            <w:r w:rsidRPr="001D5898">
              <w:rPr>
                <w:rFonts w:cstheme="minorHAnsi"/>
              </w:rPr>
              <w:t>0.41</w:t>
            </w:r>
          </w:p>
        </w:tc>
        <w:tc>
          <w:tcPr>
            <w:tcW w:w="1002" w:type="dxa"/>
          </w:tcPr>
          <w:p w14:paraId="39A35F98" w14:textId="77777777" w:rsidR="00776C33" w:rsidRPr="001D5898" w:rsidRDefault="009B563B" w:rsidP="00FC08DF">
            <w:pPr>
              <w:spacing w:after="120"/>
              <w:rPr>
                <w:rFonts w:cstheme="minorHAnsi"/>
                <w:color w:val="FF0000"/>
              </w:rPr>
            </w:pPr>
            <w:r w:rsidRPr="001D5898">
              <w:rPr>
                <w:rFonts w:cstheme="minorHAnsi"/>
                <w:color w:val="FF0000"/>
              </w:rPr>
              <w:t>0.74</w:t>
            </w:r>
          </w:p>
          <w:p w14:paraId="289E5213" w14:textId="1A78FC2C" w:rsidR="009B563B" w:rsidRPr="001D5898" w:rsidRDefault="009B563B" w:rsidP="00FC08DF">
            <w:pPr>
              <w:spacing w:after="120"/>
              <w:rPr>
                <w:rFonts w:cstheme="minorHAnsi"/>
              </w:rPr>
            </w:pPr>
            <w:r w:rsidRPr="001D5898">
              <w:rPr>
                <w:rFonts w:cstheme="minorHAnsi"/>
              </w:rPr>
              <w:t>0.29</w:t>
            </w:r>
          </w:p>
        </w:tc>
        <w:tc>
          <w:tcPr>
            <w:tcW w:w="1002" w:type="dxa"/>
          </w:tcPr>
          <w:p w14:paraId="36090345" w14:textId="77777777" w:rsidR="00776C33" w:rsidRPr="001D5898" w:rsidRDefault="00443C36" w:rsidP="00FC08DF">
            <w:pPr>
              <w:spacing w:after="120"/>
              <w:rPr>
                <w:rFonts w:cstheme="minorHAnsi"/>
                <w:color w:val="FF0000"/>
              </w:rPr>
            </w:pPr>
            <w:r w:rsidRPr="001D5898">
              <w:rPr>
                <w:rFonts w:cstheme="minorHAnsi"/>
                <w:color w:val="FF0000"/>
              </w:rPr>
              <w:t>0.74</w:t>
            </w:r>
          </w:p>
          <w:p w14:paraId="366F75BC" w14:textId="175168C2" w:rsidR="00443C36" w:rsidRPr="001D5898" w:rsidRDefault="00443C36" w:rsidP="00FC08DF">
            <w:pPr>
              <w:spacing w:after="120"/>
              <w:rPr>
                <w:rFonts w:cstheme="minorHAnsi"/>
              </w:rPr>
            </w:pPr>
            <w:r w:rsidRPr="001D5898">
              <w:rPr>
                <w:rFonts w:cstheme="minorHAnsi"/>
              </w:rPr>
              <w:t>0.25</w:t>
            </w:r>
          </w:p>
        </w:tc>
        <w:tc>
          <w:tcPr>
            <w:tcW w:w="1002" w:type="dxa"/>
          </w:tcPr>
          <w:p w14:paraId="6FA363AF" w14:textId="77777777" w:rsidR="00776C33" w:rsidRPr="001D5898" w:rsidRDefault="00032EA5" w:rsidP="00FC08DF">
            <w:pPr>
              <w:spacing w:after="120"/>
              <w:rPr>
                <w:rFonts w:cstheme="minorHAnsi"/>
                <w:color w:val="FF0000"/>
              </w:rPr>
            </w:pPr>
            <w:r w:rsidRPr="001D5898">
              <w:rPr>
                <w:rFonts w:cstheme="minorHAnsi"/>
                <w:color w:val="FF0000"/>
              </w:rPr>
              <w:t>0.75</w:t>
            </w:r>
          </w:p>
          <w:p w14:paraId="606DEAA5" w14:textId="6292010A" w:rsidR="00032EA5" w:rsidRPr="001D5898" w:rsidRDefault="00032EA5" w:rsidP="00FC08DF">
            <w:pPr>
              <w:spacing w:after="120"/>
              <w:rPr>
                <w:rFonts w:cstheme="minorHAnsi"/>
              </w:rPr>
            </w:pPr>
            <w:r w:rsidRPr="001D5898">
              <w:rPr>
                <w:rFonts w:cstheme="minorHAnsi"/>
              </w:rPr>
              <w:t>0.33</w:t>
            </w:r>
          </w:p>
        </w:tc>
        <w:tc>
          <w:tcPr>
            <w:tcW w:w="1002" w:type="dxa"/>
          </w:tcPr>
          <w:p w14:paraId="46F98599" w14:textId="77777777" w:rsidR="00776C33" w:rsidRPr="001D5898" w:rsidRDefault="00F5039A" w:rsidP="00FC08DF">
            <w:pPr>
              <w:spacing w:after="120"/>
              <w:rPr>
                <w:rFonts w:cstheme="minorHAnsi"/>
                <w:color w:val="FF0000"/>
              </w:rPr>
            </w:pPr>
            <w:r w:rsidRPr="001D5898">
              <w:rPr>
                <w:rFonts w:cstheme="minorHAnsi"/>
                <w:color w:val="FF0000"/>
              </w:rPr>
              <w:t>0.77</w:t>
            </w:r>
          </w:p>
          <w:p w14:paraId="01833F5D" w14:textId="31D15503" w:rsidR="00F5039A" w:rsidRPr="001D5898" w:rsidRDefault="00F5039A" w:rsidP="00FC08DF">
            <w:pPr>
              <w:spacing w:after="120"/>
              <w:rPr>
                <w:rFonts w:cstheme="minorHAnsi"/>
              </w:rPr>
            </w:pPr>
            <w:r w:rsidRPr="001D5898">
              <w:rPr>
                <w:rFonts w:cstheme="minorHAnsi"/>
              </w:rPr>
              <w:t>0.60</w:t>
            </w:r>
          </w:p>
        </w:tc>
        <w:tc>
          <w:tcPr>
            <w:tcW w:w="1002" w:type="dxa"/>
          </w:tcPr>
          <w:p w14:paraId="4B696794" w14:textId="0D5D74F6" w:rsidR="00776C33" w:rsidRPr="001D5898" w:rsidRDefault="00CE705B" w:rsidP="00FC08DF">
            <w:pPr>
              <w:spacing w:after="120"/>
              <w:rPr>
                <w:rFonts w:cstheme="minorHAnsi"/>
                <w:color w:val="FF0000"/>
              </w:rPr>
            </w:pPr>
            <w:r w:rsidRPr="001D5898">
              <w:rPr>
                <w:rFonts w:cstheme="minorHAnsi"/>
                <w:color w:val="FF0000"/>
              </w:rPr>
              <w:t>0.74</w:t>
            </w:r>
          </w:p>
          <w:p w14:paraId="7B77AD30" w14:textId="1A200885" w:rsidR="00CE705B" w:rsidRPr="001D5898" w:rsidRDefault="00CE705B" w:rsidP="00FC08DF">
            <w:pPr>
              <w:spacing w:after="120"/>
              <w:rPr>
                <w:rFonts w:cstheme="minorHAnsi"/>
              </w:rPr>
            </w:pPr>
            <w:r w:rsidRPr="001D5898">
              <w:rPr>
                <w:rFonts w:cstheme="minorHAnsi"/>
              </w:rPr>
              <w:t>0.38</w:t>
            </w:r>
          </w:p>
        </w:tc>
        <w:tc>
          <w:tcPr>
            <w:tcW w:w="1002" w:type="dxa"/>
          </w:tcPr>
          <w:p w14:paraId="083F2001" w14:textId="77777777" w:rsidR="00776C33" w:rsidRPr="001D5898" w:rsidRDefault="00F659E6" w:rsidP="00FC08DF">
            <w:pPr>
              <w:spacing w:after="120"/>
              <w:rPr>
                <w:rFonts w:cstheme="minorHAnsi"/>
                <w:color w:val="FF0000"/>
              </w:rPr>
            </w:pPr>
            <w:r w:rsidRPr="001D5898">
              <w:rPr>
                <w:rFonts w:cstheme="minorHAnsi"/>
                <w:color w:val="FF0000"/>
              </w:rPr>
              <w:t>0.76</w:t>
            </w:r>
          </w:p>
          <w:p w14:paraId="4C9B3804" w14:textId="65DF6801" w:rsidR="00F659E6" w:rsidRPr="001D5898" w:rsidRDefault="00F659E6" w:rsidP="00FC08DF">
            <w:pPr>
              <w:spacing w:after="120"/>
              <w:rPr>
                <w:rFonts w:cstheme="minorHAnsi"/>
              </w:rPr>
            </w:pPr>
            <w:r w:rsidRPr="001D5898">
              <w:rPr>
                <w:rFonts w:cstheme="minorHAnsi"/>
              </w:rPr>
              <w:t>0.50</w:t>
            </w:r>
          </w:p>
        </w:tc>
        <w:tc>
          <w:tcPr>
            <w:tcW w:w="1002" w:type="dxa"/>
          </w:tcPr>
          <w:p w14:paraId="671DEA74" w14:textId="77777777" w:rsidR="00776C33" w:rsidRPr="001D5898" w:rsidRDefault="00017ED4" w:rsidP="00FC08DF">
            <w:pPr>
              <w:spacing w:after="120"/>
              <w:rPr>
                <w:rFonts w:cstheme="minorHAnsi"/>
                <w:color w:val="FF0000"/>
              </w:rPr>
            </w:pPr>
            <w:r w:rsidRPr="001D5898">
              <w:rPr>
                <w:rFonts w:cstheme="minorHAnsi"/>
                <w:color w:val="FF0000"/>
              </w:rPr>
              <w:t>0.76</w:t>
            </w:r>
          </w:p>
          <w:p w14:paraId="767A1470" w14:textId="08624510" w:rsidR="00017ED4" w:rsidRPr="001D5898" w:rsidRDefault="00017ED4" w:rsidP="00FC08DF">
            <w:pPr>
              <w:spacing w:after="120"/>
              <w:rPr>
                <w:rFonts w:cstheme="minorHAnsi"/>
              </w:rPr>
            </w:pPr>
            <w:r w:rsidRPr="001D5898">
              <w:rPr>
                <w:rFonts w:cstheme="minorHAnsi"/>
              </w:rPr>
              <w:t>0.43</w:t>
            </w:r>
          </w:p>
        </w:tc>
      </w:tr>
      <w:tr w:rsidR="00BF2A29" w:rsidRPr="001D5898" w14:paraId="2BF4B82F" w14:textId="77777777" w:rsidTr="0032756E">
        <w:tc>
          <w:tcPr>
            <w:tcW w:w="1001"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1001" w:type="dxa"/>
          </w:tcPr>
          <w:p w14:paraId="59AB3B46" w14:textId="77777777" w:rsidR="00776C33" w:rsidRPr="001D5898" w:rsidRDefault="00022D9E" w:rsidP="00FC08DF">
            <w:pPr>
              <w:spacing w:after="120"/>
              <w:rPr>
                <w:rFonts w:cstheme="minorHAnsi"/>
                <w:color w:val="FF0000"/>
              </w:rPr>
            </w:pPr>
            <w:r w:rsidRPr="001D5898">
              <w:rPr>
                <w:rFonts w:cstheme="minorHAnsi"/>
                <w:color w:val="FF0000"/>
              </w:rPr>
              <w:t>0.78</w:t>
            </w:r>
          </w:p>
          <w:p w14:paraId="0A617441" w14:textId="2A0D59A4" w:rsidR="00022D9E" w:rsidRPr="001D5898" w:rsidRDefault="00022D9E" w:rsidP="00FC08DF">
            <w:pPr>
              <w:spacing w:after="120"/>
              <w:rPr>
                <w:rFonts w:cstheme="minorHAnsi"/>
              </w:rPr>
            </w:pPr>
            <w:r w:rsidRPr="001D5898">
              <w:rPr>
                <w:rFonts w:cstheme="minorHAnsi"/>
              </w:rPr>
              <w:t>0.44</w:t>
            </w:r>
          </w:p>
        </w:tc>
        <w:tc>
          <w:tcPr>
            <w:tcW w:w="1002" w:type="dxa"/>
          </w:tcPr>
          <w:p w14:paraId="53CF7484" w14:textId="77777777" w:rsidR="00776C33" w:rsidRPr="001D5898" w:rsidRDefault="009B563B" w:rsidP="00FC08DF">
            <w:pPr>
              <w:spacing w:after="120"/>
              <w:rPr>
                <w:rFonts w:cstheme="minorHAnsi"/>
                <w:color w:val="FF0000"/>
              </w:rPr>
            </w:pPr>
            <w:r w:rsidRPr="001D5898">
              <w:rPr>
                <w:rFonts w:cstheme="minorHAnsi"/>
                <w:color w:val="FF0000"/>
              </w:rPr>
              <w:t>0.89</w:t>
            </w:r>
          </w:p>
          <w:p w14:paraId="6CA0FF77" w14:textId="42D922CC" w:rsidR="009B563B" w:rsidRPr="001D5898" w:rsidRDefault="009B563B" w:rsidP="00FC08DF">
            <w:pPr>
              <w:spacing w:after="120"/>
              <w:rPr>
                <w:rFonts w:cstheme="minorHAnsi"/>
              </w:rPr>
            </w:pPr>
            <w:r w:rsidRPr="001D5898">
              <w:rPr>
                <w:rFonts w:cstheme="minorHAnsi"/>
              </w:rPr>
              <w:t>0.12</w:t>
            </w:r>
          </w:p>
        </w:tc>
        <w:tc>
          <w:tcPr>
            <w:tcW w:w="1002" w:type="dxa"/>
          </w:tcPr>
          <w:p w14:paraId="568C4198" w14:textId="77777777" w:rsidR="00776C33" w:rsidRPr="001D5898" w:rsidRDefault="00443C36" w:rsidP="00FC08DF">
            <w:pPr>
              <w:spacing w:after="120"/>
              <w:rPr>
                <w:rFonts w:cstheme="minorHAnsi"/>
                <w:color w:val="FF0000"/>
              </w:rPr>
            </w:pPr>
            <w:r w:rsidRPr="001D5898">
              <w:rPr>
                <w:rFonts w:cstheme="minorHAnsi"/>
                <w:color w:val="FF0000"/>
              </w:rPr>
              <w:t>0.93</w:t>
            </w:r>
          </w:p>
          <w:p w14:paraId="6CF995C4" w14:textId="1ACB3C9B" w:rsidR="00443C36" w:rsidRPr="001D5898" w:rsidRDefault="00443C36" w:rsidP="00FC08DF">
            <w:pPr>
              <w:spacing w:after="120"/>
              <w:rPr>
                <w:rFonts w:cstheme="minorHAnsi"/>
              </w:rPr>
            </w:pPr>
            <w:r w:rsidRPr="001D5898">
              <w:rPr>
                <w:rFonts w:cstheme="minorHAnsi"/>
              </w:rPr>
              <w:t>0.06</w:t>
            </w:r>
          </w:p>
        </w:tc>
        <w:tc>
          <w:tcPr>
            <w:tcW w:w="1002" w:type="dxa"/>
          </w:tcPr>
          <w:p w14:paraId="5C004A0C" w14:textId="77777777" w:rsidR="00776C33" w:rsidRPr="001D5898" w:rsidRDefault="00032EA5" w:rsidP="00FC08DF">
            <w:pPr>
              <w:spacing w:after="120"/>
              <w:rPr>
                <w:rFonts w:cstheme="minorHAnsi"/>
                <w:color w:val="FF0000"/>
              </w:rPr>
            </w:pPr>
            <w:r w:rsidRPr="001D5898">
              <w:rPr>
                <w:rFonts w:cstheme="minorHAnsi"/>
                <w:color w:val="FF0000"/>
              </w:rPr>
              <w:t>0.91</w:t>
            </w:r>
          </w:p>
          <w:p w14:paraId="3FC5FC38" w14:textId="707CF893" w:rsidR="00032EA5" w:rsidRPr="001D5898" w:rsidRDefault="00032EA5" w:rsidP="00FC08DF">
            <w:pPr>
              <w:spacing w:after="120"/>
              <w:rPr>
                <w:rFonts w:cstheme="minorHAnsi"/>
              </w:rPr>
            </w:pPr>
            <w:r w:rsidRPr="001D5898">
              <w:rPr>
                <w:rFonts w:cstheme="minorHAnsi"/>
              </w:rPr>
              <w:t>0.12</w:t>
            </w:r>
          </w:p>
        </w:tc>
        <w:tc>
          <w:tcPr>
            <w:tcW w:w="1002" w:type="dxa"/>
          </w:tcPr>
          <w:p w14:paraId="568A02A6" w14:textId="77777777" w:rsidR="00776C33" w:rsidRPr="001D5898" w:rsidRDefault="00F5039A" w:rsidP="00FC08DF">
            <w:pPr>
              <w:spacing w:after="120"/>
              <w:rPr>
                <w:rFonts w:cstheme="minorHAnsi"/>
                <w:color w:val="FF0000"/>
              </w:rPr>
            </w:pPr>
            <w:r w:rsidRPr="001D5898">
              <w:rPr>
                <w:rFonts w:cstheme="minorHAnsi"/>
                <w:color w:val="FF0000"/>
              </w:rPr>
              <w:t>0.96</w:t>
            </w:r>
          </w:p>
          <w:p w14:paraId="5C8C4714" w14:textId="0E4A8A5B" w:rsidR="00F5039A" w:rsidRPr="001D5898" w:rsidRDefault="00F5039A" w:rsidP="00FC08DF">
            <w:pPr>
              <w:spacing w:after="120"/>
              <w:rPr>
                <w:rFonts w:cstheme="minorHAnsi"/>
              </w:rPr>
            </w:pPr>
            <w:r w:rsidRPr="001D5898">
              <w:rPr>
                <w:rFonts w:cstheme="minorHAnsi"/>
              </w:rPr>
              <w:t>0.19</w:t>
            </w:r>
          </w:p>
        </w:tc>
        <w:tc>
          <w:tcPr>
            <w:tcW w:w="1002" w:type="dxa"/>
          </w:tcPr>
          <w:p w14:paraId="3C94C93C" w14:textId="77777777" w:rsidR="00776C33" w:rsidRPr="001D5898" w:rsidRDefault="00CE705B" w:rsidP="00FC08DF">
            <w:pPr>
              <w:spacing w:after="120"/>
              <w:rPr>
                <w:rFonts w:cstheme="minorHAnsi"/>
                <w:color w:val="FF0000"/>
              </w:rPr>
            </w:pPr>
            <w:r w:rsidRPr="001D5898">
              <w:rPr>
                <w:rFonts w:cstheme="minorHAnsi"/>
                <w:color w:val="FF0000"/>
              </w:rPr>
              <w:t>0.89</w:t>
            </w:r>
          </w:p>
          <w:p w14:paraId="7F7D3B9F" w14:textId="7FD77F1D" w:rsidR="00CE705B" w:rsidRPr="001D5898" w:rsidRDefault="00CE705B" w:rsidP="00FC08DF">
            <w:pPr>
              <w:spacing w:after="120"/>
              <w:rPr>
                <w:rFonts w:cstheme="minorHAnsi"/>
              </w:rPr>
            </w:pPr>
            <w:r w:rsidRPr="001D5898">
              <w:rPr>
                <w:rFonts w:cstheme="minorHAnsi"/>
              </w:rPr>
              <w:t>0.19</w:t>
            </w:r>
          </w:p>
        </w:tc>
        <w:tc>
          <w:tcPr>
            <w:tcW w:w="1002" w:type="dxa"/>
          </w:tcPr>
          <w:p w14:paraId="07D607F5" w14:textId="77777777" w:rsidR="00776C33" w:rsidRPr="001D5898" w:rsidRDefault="00F659E6" w:rsidP="00FC08DF">
            <w:pPr>
              <w:spacing w:after="120"/>
              <w:rPr>
                <w:rFonts w:cstheme="minorHAnsi"/>
                <w:color w:val="FF0000"/>
              </w:rPr>
            </w:pPr>
            <w:r w:rsidRPr="001D5898">
              <w:rPr>
                <w:rFonts w:cstheme="minorHAnsi"/>
                <w:color w:val="FF0000"/>
              </w:rPr>
              <w:t>0.93</w:t>
            </w:r>
          </w:p>
          <w:p w14:paraId="00D27A8D" w14:textId="250D2A65" w:rsidR="00F659E6" w:rsidRPr="001D5898" w:rsidRDefault="00F659E6" w:rsidP="00FC08DF">
            <w:pPr>
              <w:spacing w:after="120"/>
              <w:rPr>
                <w:rFonts w:cstheme="minorHAnsi"/>
              </w:rPr>
            </w:pPr>
            <w:r w:rsidRPr="001D5898">
              <w:rPr>
                <w:rFonts w:cstheme="minorHAnsi"/>
              </w:rPr>
              <w:t>0.19</w:t>
            </w:r>
          </w:p>
        </w:tc>
        <w:tc>
          <w:tcPr>
            <w:tcW w:w="1002" w:type="dxa"/>
          </w:tcPr>
          <w:p w14:paraId="75D521E5" w14:textId="77777777" w:rsidR="00776C33" w:rsidRPr="001D5898" w:rsidRDefault="00017ED4" w:rsidP="00FC08DF">
            <w:pPr>
              <w:spacing w:after="120"/>
              <w:rPr>
                <w:rFonts w:cstheme="minorHAnsi"/>
                <w:color w:val="FF0000"/>
              </w:rPr>
            </w:pPr>
            <w:r w:rsidRPr="001D5898">
              <w:rPr>
                <w:rFonts w:cstheme="minorHAnsi"/>
                <w:color w:val="FF0000"/>
              </w:rPr>
              <w:t>0.91</w:t>
            </w:r>
          </w:p>
          <w:p w14:paraId="0843CBF9" w14:textId="68C74139" w:rsidR="00017ED4" w:rsidRPr="001D5898" w:rsidRDefault="00017ED4" w:rsidP="00FC08DF">
            <w:pPr>
              <w:spacing w:after="120"/>
              <w:rPr>
                <w:rFonts w:cstheme="minorHAnsi"/>
              </w:rPr>
            </w:pPr>
            <w:r w:rsidRPr="001D5898">
              <w:rPr>
                <w:rFonts w:cstheme="minorHAnsi"/>
              </w:rPr>
              <w:t>0.19</w:t>
            </w:r>
          </w:p>
        </w:tc>
      </w:tr>
      <w:tr w:rsidR="00BF2A29" w:rsidRPr="001D5898" w14:paraId="6614890E" w14:textId="77777777" w:rsidTr="0032756E">
        <w:tc>
          <w:tcPr>
            <w:tcW w:w="1001"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1001" w:type="dxa"/>
          </w:tcPr>
          <w:p w14:paraId="4C9D780E" w14:textId="77777777" w:rsidR="00776C33" w:rsidRPr="001D5898" w:rsidRDefault="00022D9E" w:rsidP="00FC08DF">
            <w:pPr>
              <w:spacing w:after="120"/>
              <w:rPr>
                <w:rFonts w:cstheme="minorHAnsi"/>
                <w:color w:val="FF0000"/>
              </w:rPr>
            </w:pPr>
            <w:r w:rsidRPr="001D5898">
              <w:rPr>
                <w:rFonts w:cstheme="minorHAnsi"/>
                <w:color w:val="FF0000"/>
              </w:rPr>
              <w:t>0.79</w:t>
            </w:r>
          </w:p>
          <w:p w14:paraId="2FF5CD23" w14:textId="12DEA66B" w:rsidR="00022D9E" w:rsidRPr="001D5898" w:rsidRDefault="00022D9E" w:rsidP="00FC08DF">
            <w:pPr>
              <w:spacing w:after="120"/>
              <w:rPr>
                <w:rFonts w:cstheme="minorHAnsi"/>
              </w:rPr>
            </w:pPr>
            <w:r w:rsidRPr="001D5898">
              <w:rPr>
                <w:rFonts w:cstheme="minorHAnsi"/>
              </w:rPr>
              <w:t>0.42</w:t>
            </w:r>
          </w:p>
        </w:tc>
        <w:tc>
          <w:tcPr>
            <w:tcW w:w="1002" w:type="dxa"/>
          </w:tcPr>
          <w:p w14:paraId="4A217CEF" w14:textId="77777777" w:rsidR="00776C33" w:rsidRPr="001D5898" w:rsidRDefault="009B563B" w:rsidP="00FC08DF">
            <w:pPr>
              <w:spacing w:after="120"/>
              <w:rPr>
                <w:rFonts w:cstheme="minorHAnsi"/>
                <w:color w:val="FF0000"/>
              </w:rPr>
            </w:pPr>
            <w:r w:rsidRPr="001D5898">
              <w:rPr>
                <w:rFonts w:cstheme="minorHAnsi"/>
                <w:color w:val="FF0000"/>
              </w:rPr>
              <w:t>0.81</w:t>
            </w:r>
          </w:p>
          <w:p w14:paraId="2F183A40" w14:textId="7F07FC7B" w:rsidR="009B563B" w:rsidRPr="001D5898" w:rsidRDefault="009B563B" w:rsidP="00FC08DF">
            <w:pPr>
              <w:spacing w:after="120"/>
              <w:rPr>
                <w:rFonts w:cstheme="minorHAnsi"/>
              </w:rPr>
            </w:pPr>
            <w:r w:rsidRPr="001D5898">
              <w:rPr>
                <w:rFonts w:cstheme="minorHAnsi"/>
              </w:rPr>
              <w:t>0.17</w:t>
            </w:r>
          </w:p>
        </w:tc>
        <w:tc>
          <w:tcPr>
            <w:tcW w:w="1002" w:type="dxa"/>
          </w:tcPr>
          <w:p w14:paraId="799491BF" w14:textId="77777777" w:rsidR="00776C33" w:rsidRPr="001D5898" w:rsidRDefault="00443C36" w:rsidP="00FC08DF">
            <w:pPr>
              <w:spacing w:after="120"/>
              <w:rPr>
                <w:rFonts w:cstheme="minorHAnsi"/>
                <w:color w:val="FF0000"/>
              </w:rPr>
            </w:pPr>
            <w:r w:rsidRPr="001D5898">
              <w:rPr>
                <w:rFonts w:cstheme="minorHAnsi"/>
                <w:color w:val="FF0000"/>
              </w:rPr>
              <w:t>0.82</w:t>
            </w:r>
          </w:p>
          <w:p w14:paraId="651211DC" w14:textId="2995F8B6" w:rsidR="00443C36" w:rsidRPr="001D5898" w:rsidRDefault="00443C36" w:rsidP="00FC08DF">
            <w:pPr>
              <w:spacing w:after="120"/>
              <w:rPr>
                <w:rFonts w:cstheme="minorHAnsi"/>
              </w:rPr>
            </w:pPr>
            <w:r w:rsidRPr="001D5898">
              <w:rPr>
                <w:rFonts w:cstheme="minorHAnsi"/>
              </w:rPr>
              <w:t>0.10</w:t>
            </w:r>
          </w:p>
        </w:tc>
        <w:tc>
          <w:tcPr>
            <w:tcW w:w="1002" w:type="dxa"/>
          </w:tcPr>
          <w:p w14:paraId="09DE2E8F" w14:textId="77777777" w:rsidR="00776C33" w:rsidRPr="001D5898" w:rsidRDefault="00032EA5" w:rsidP="00FC08DF">
            <w:pPr>
              <w:spacing w:after="120"/>
              <w:rPr>
                <w:rFonts w:cstheme="minorHAnsi"/>
                <w:color w:val="FF0000"/>
              </w:rPr>
            </w:pPr>
            <w:r w:rsidRPr="001D5898">
              <w:rPr>
                <w:rFonts w:cstheme="minorHAnsi"/>
                <w:color w:val="FF0000"/>
              </w:rPr>
              <w:t>0.82</w:t>
            </w:r>
          </w:p>
          <w:p w14:paraId="2BA4ED14" w14:textId="5B385099" w:rsidR="00032EA5" w:rsidRPr="001D5898" w:rsidRDefault="00032EA5" w:rsidP="00FC08DF">
            <w:pPr>
              <w:spacing w:after="120"/>
              <w:rPr>
                <w:rFonts w:cstheme="minorHAnsi"/>
              </w:rPr>
            </w:pPr>
            <w:r w:rsidRPr="001D5898">
              <w:rPr>
                <w:rFonts w:cstheme="minorHAnsi"/>
              </w:rPr>
              <w:t>0.18</w:t>
            </w:r>
          </w:p>
        </w:tc>
        <w:tc>
          <w:tcPr>
            <w:tcW w:w="1002" w:type="dxa"/>
          </w:tcPr>
          <w:p w14:paraId="437DFF7F" w14:textId="77777777" w:rsidR="00776C33" w:rsidRPr="001D5898" w:rsidRDefault="00F5039A" w:rsidP="00FC08DF">
            <w:pPr>
              <w:spacing w:after="120"/>
              <w:rPr>
                <w:rFonts w:cstheme="minorHAnsi"/>
                <w:color w:val="FF0000"/>
              </w:rPr>
            </w:pPr>
            <w:r w:rsidRPr="001D5898">
              <w:rPr>
                <w:rFonts w:cstheme="minorHAnsi"/>
                <w:color w:val="FF0000"/>
              </w:rPr>
              <w:t>0.85</w:t>
            </w:r>
          </w:p>
          <w:p w14:paraId="21F07078" w14:textId="4734EA3C" w:rsidR="00F5039A" w:rsidRPr="001D5898" w:rsidRDefault="00F5039A" w:rsidP="00FC08DF">
            <w:pPr>
              <w:spacing w:after="120"/>
              <w:rPr>
                <w:rFonts w:cstheme="minorHAnsi"/>
              </w:rPr>
            </w:pPr>
            <w:r w:rsidRPr="001D5898">
              <w:rPr>
                <w:rFonts w:cstheme="minorHAnsi"/>
              </w:rPr>
              <w:t>0.29</w:t>
            </w:r>
          </w:p>
        </w:tc>
        <w:tc>
          <w:tcPr>
            <w:tcW w:w="1002" w:type="dxa"/>
          </w:tcPr>
          <w:p w14:paraId="0BDD0CE4" w14:textId="77777777" w:rsidR="00776C33" w:rsidRPr="001D5898" w:rsidRDefault="00CE705B" w:rsidP="00FC08DF">
            <w:pPr>
              <w:spacing w:after="120"/>
              <w:rPr>
                <w:rFonts w:cstheme="minorHAnsi"/>
                <w:color w:val="FF0000"/>
              </w:rPr>
            </w:pPr>
            <w:r w:rsidRPr="001D5898">
              <w:rPr>
                <w:rFonts w:cstheme="minorHAnsi"/>
                <w:color w:val="FF0000"/>
              </w:rPr>
              <w:t>0.82</w:t>
            </w:r>
          </w:p>
          <w:p w14:paraId="409D8E0D" w14:textId="085376E3" w:rsidR="00CE705B" w:rsidRPr="001D5898" w:rsidRDefault="00CE705B" w:rsidP="00FC08DF">
            <w:pPr>
              <w:spacing w:after="120"/>
              <w:rPr>
                <w:rFonts w:cstheme="minorHAnsi"/>
              </w:rPr>
            </w:pPr>
            <w:r w:rsidRPr="001D5898">
              <w:rPr>
                <w:rFonts w:cstheme="minorHAnsi"/>
              </w:rPr>
              <w:t>0.25</w:t>
            </w:r>
          </w:p>
        </w:tc>
        <w:tc>
          <w:tcPr>
            <w:tcW w:w="1002" w:type="dxa"/>
          </w:tcPr>
          <w:p w14:paraId="202C278D" w14:textId="77777777" w:rsidR="00776C33" w:rsidRPr="001D5898" w:rsidRDefault="00F659E6" w:rsidP="00FC08DF">
            <w:pPr>
              <w:spacing w:after="120"/>
              <w:rPr>
                <w:rFonts w:cstheme="minorHAnsi"/>
                <w:color w:val="FF0000"/>
              </w:rPr>
            </w:pPr>
            <w:r w:rsidRPr="001D5898">
              <w:rPr>
                <w:rFonts w:cstheme="minorHAnsi"/>
                <w:color w:val="FF0000"/>
              </w:rPr>
              <w:t>0.84</w:t>
            </w:r>
          </w:p>
          <w:p w14:paraId="1E80A094" w14:textId="649BF9E0" w:rsidR="00F659E6" w:rsidRPr="001D5898" w:rsidRDefault="00F659E6" w:rsidP="00FC08DF">
            <w:pPr>
              <w:spacing w:after="120"/>
              <w:rPr>
                <w:rFonts w:cstheme="minorHAnsi"/>
              </w:rPr>
            </w:pPr>
            <w:r w:rsidRPr="001D5898">
              <w:rPr>
                <w:rFonts w:cstheme="minorHAnsi"/>
              </w:rPr>
              <w:t>0.27</w:t>
            </w:r>
          </w:p>
        </w:tc>
        <w:tc>
          <w:tcPr>
            <w:tcW w:w="1002" w:type="dxa"/>
          </w:tcPr>
          <w:p w14:paraId="078ACD84" w14:textId="77777777" w:rsidR="00776C33" w:rsidRPr="001D5898" w:rsidRDefault="00017ED4" w:rsidP="00FC08DF">
            <w:pPr>
              <w:spacing w:after="120"/>
              <w:rPr>
                <w:rFonts w:cstheme="minorHAnsi"/>
                <w:color w:val="FF0000"/>
              </w:rPr>
            </w:pPr>
            <w:r w:rsidRPr="001D5898">
              <w:rPr>
                <w:rFonts w:cstheme="minorHAnsi"/>
                <w:color w:val="FF0000"/>
              </w:rPr>
              <w:t>0.83</w:t>
            </w:r>
          </w:p>
          <w:p w14:paraId="6DA1750E" w14:textId="18EBF623" w:rsidR="00017ED4" w:rsidRPr="001D5898" w:rsidRDefault="00017ED4" w:rsidP="00FC08DF">
            <w:pPr>
              <w:spacing w:after="120"/>
              <w:rPr>
                <w:rFonts w:cstheme="minorHAnsi"/>
              </w:rPr>
            </w:pPr>
            <w:r w:rsidRPr="001D5898">
              <w:rPr>
                <w:rFonts w:cstheme="minorHAnsi"/>
              </w:rPr>
              <w:t>0.26</w:t>
            </w:r>
          </w:p>
        </w:tc>
      </w:tr>
      <w:tr w:rsidR="00BF2A29" w:rsidRPr="001D5898" w14:paraId="3734A640" w14:textId="77777777" w:rsidTr="0032756E">
        <w:tc>
          <w:tcPr>
            <w:tcW w:w="1001" w:type="dxa"/>
          </w:tcPr>
          <w:p w14:paraId="3CDAB860" w14:textId="77777777" w:rsidR="00776C33" w:rsidRPr="001D5898" w:rsidRDefault="00776C33" w:rsidP="00FC08DF">
            <w:pPr>
              <w:spacing w:after="120"/>
              <w:rPr>
                <w:rFonts w:cstheme="minorHAnsi"/>
              </w:rPr>
            </w:pPr>
            <w:r w:rsidRPr="001D5898">
              <w:rPr>
                <w:rFonts w:cstheme="minorHAnsi"/>
              </w:rPr>
              <w:t>Model score (5CV)</w:t>
            </w:r>
          </w:p>
        </w:tc>
        <w:tc>
          <w:tcPr>
            <w:tcW w:w="1001" w:type="dxa"/>
          </w:tcPr>
          <w:p w14:paraId="2DE00FFF" w14:textId="21D6FA97" w:rsidR="00776C33" w:rsidRPr="001D5898" w:rsidRDefault="000225F1" w:rsidP="00FC08DF">
            <w:pPr>
              <w:spacing w:after="120"/>
              <w:rPr>
                <w:rFonts w:cstheme="minorHAnsi"/>
              </w:rPr>
            </w:pPr>
            <w:r w:rsidRPr="001D5898">
              <w:rPr>
                <w:rFonts w:cstheme="minorHAnsi"/>
              </w:rPr>
              <w:t>0.66039</w:t>
            </w:r>
          </w:p>
        </w:tc>
        <w:tc>
          <w:tcPr>
            <w:tcW w:w="1002" w:type="dxa"/>
          </w:tcPr>
          <w:p w14:paraId="07D26A4E" w14:textId="2364ABE5" w:rsidR="00776C33" w:rsidRPr="001D5898" w:rsidRDefault="009A7194" w:rsidP="00FC08DF">
            <w:pPr>
              <w:spacing w:after="120"/>
              <w:rPr>
                <w:rFonts w:cstheme="minorHAnsi"/>
              </w:rPr>
            </w:pPr>
            <w:r w:rsidRPr="001D5898">
              <w:rPr>
                <w:rFonts w:cstheme="minorHAnsi"/>
              </w:rPr>
              <w:t>0.66695</w:t>
            </w:r>
          </w:p>
        </w:tc>
        <w:tc>
          <w:tcPr>
            <w:tcW w:w="1002" w:type="dxa"/>
          </w:tcPr>
          <w:p w14:paraId="2E44DC72" w14:textId="4D1211FA" w:rsidR="00776C33" w:rsidRPr="001D5898" w:rsidRDefault="00451FAC" w:rsidP="00FC08DF">
            <w:pPr>
              <w:spacing w:after="120"/>
              <w:rPr>
                <w:rFonts w:cstheme="minorHAnsi"/>
              </w:rPr>
            </w:pPr>
            <w:r w:rsidRPr="001D5898">
              <w:rPr>
                <w:rFonts w:cstheme="minorHAnsi"/>
              </w:rPr>
              <w:t>0.67372</w:t>
            </w:r>
          </w:p>
        </w:tc>
        <w:tc>
          <w:tcPr>
            <w:tcW w:w="1002" w:type="dxa"/>
          </w:tcPr>
          <w:p w14:paraId="22C9DE67" w14:textId="31AF28CD" w:rsidR="00776C33" w:rsidRPr="001D5898" w:rsidRDefault="00640431" w:rsidP="00FC08DF">
            <w:pPr>
              <w:spacing w:after="120"/>
              <w:rPr>
                <w:rFonts w:cstheme="minorHAnsi"/>
              </w:rPr>
            </w:pPr>
            <w:r w:rsidRPr="001D5898">
              <w:rPr>
                <w:rFonts w:cstheme="minorHAnsi"/>
              </w:rPr>
              <w:t>0.68339</w:t>
            </w:r>
          </w:p>
        </w:tc>
        <w:tc>
          <w:tcPr>
            <w:tcW w:w="1002" w:type="dxa"/>
          </w:tcPr>
          <w:p w14:paraId="3565D8DB" w14:textId="356C57AD" w:rsidR="00776C33" w:rsidRPr="001D5898" w:rsidRDefault="00810282" w:rsidP="00FC08DF">
            <w:pPr>
              <w:spacing w:after="120"/>
              <w:rPr>
                <w:rFonts w:cstheme="minorHAnsi"/>
              </w:rPr>
            </w:pPr>
            <w:r w:rsidRPr="001D5898">
              <w:rPr>
                <w:rFonts w:cstheme="minorHAnsi"/>
              </w:rPr>
              <w:t>0.71243</w:t>
            </w:r>
          </w:p>
        </w:tc>
        <w:tc>
          <w:tcPr>
            <w:tcW w:w="1002" w:type="dxa"/>
          </w:tcPr>
          <w:p w14:paraId="1F3D0F52" w14:textId="3B414553" w:rsidR="00776C33" w:rsidRPr="001D5898" w:rsidRDefault="00677983" w:rsidP="00FC08DF">
            <w:pPr>
              <w:spacing w:after="120"/>
              <w:rPr>
                <w:rFonts w:cstheme="minorHAnsi"/>
              </w:rPr>
            </w:pPr>
            <w:r w:rsidRPr="001D5898">
              <w:rPr>
                <w:rFonts w:cstheme="minorHAnsi"/>
              </w:rPr>
              <w:t>0.70582</w:t>
            </w:r>
          </w:p>
        </w:tc>
        <w:tc>
          <w:tcPr>
            <w:tcW w:w="1002" w:type="dxa"/>
          </w:tcPr>
          <w:p w14:paraId="04817464" w14:textId="0BD5B3C8" w:rsidR="00776C33" w:rsidRPr="001D5898" w:rsidRDefault="003B47DF" w:rsidP="00FC08DF">
            <w:pPr>
              <w:spacing w:after="120"/>
              <w:rPr>
                <w:rFonts w:cstheme="minorHAnsi"/>
              </w:rPr>
            </w:pPr>
            <w:r w:rsidRPr="001D5898">
              <w:rPr>
                <w:rFonts w:cstheme="minorHAnsi"/>
              </w:rPr>
              <w:t>0.72216</w:t>
            </w:r>
          </w:p>
        </w:tc>
        <w:tc>
          <w:tcPr>
            <w:tcW w:w="1002" w:type="dxa"/>
          </w:tcPr>
          <w:p w14:paraId="755ACB42" w14:textId="39261D32" w:rsidR="00776C33" w:rsidRPr="001D5898" w:rsidRDefault="00BF2A29" w:rsidP="00FC08DF">
            <w:pPr>
              <w:spacing w:after="120"/>
              <w:rPr>
                <w:rFonts w:cstheme="minorHAnsi"/>
              </w:rPr>
            </w:pPr>
            <w:r w:rsidRPr="001D5898">
              <w:rPr>
                <w:rFonts w:cstheme="minorHAnsi"/>
              </w:rPr>
              <w:t>0.74172</w:t>
            </w:r>
          </w:p>
        </w:tc>
      </w:tr>
    </w:tbl>
    <w:p w14:paraId="79DAC814" w14:textId="063AC895" w:rsidR="00776C33" w:rsidRPr="001D5898" w:rsidRDefault="00776C33" w:rsidP="00FC08DF">
      <w:pPr>
        <w:spacing w:after="120"/>
        <w:rPr>
          <w:rFonts w:cstheme="minorHAnsi"/>
        </w:rPr>
      </w:pPr>
    </w:p>
    <w:p w14:paraId="3D10104E" w14:textId="17903477" w:rsidR="001E0621" w:rsidRPr="001D5898" w:rsidRDefault="001E0621" w:rsidP="00FC08DF">
      <w:pPr>
        <w:spacing w:after="120"/>
        <w:rPr>
          <w:rFonts w:cstheme="minorHAnsi"/>
        </w:rPr>
      </w:pPr>
      <w:r w:rsidRPr="001D5898">
        <w:rPr>
          <w:rFonts w:cstheme="minorHAnsi"/>
        </w:rPr>
        <w:t xml:space="preserve">Standardized features and </w:t>
      </w:r>
      <w:r w:rsidR="00A74AA9" w:rsidRPr="001D5898">
        <w:rPr>
          <w:rFonts w:cstheme="minorHAnsi"/>
        </w:rPr>
        <w:t xml:space="preserve">distance </w:t>
      </w:r>
      <w:r w:rsidRPr="001D5898">
        <w:rPr>
          <w:rFonts w:cstheme="minorHAnsi"/>
        </w:rPr>
        <w:t>weight</w:t>
      </w:r>
      <w:r w:rsidR="00A74AA9" w:rsidRPr="001D5898">
        <w:rPr>
          <w:rFonts w:cstheme="minorHAnsi"/>
        </w:rPr>
        <w:t>ing</w:t>
      </w:r>
      <w:r w:rsidRPr="001D5898">
        <w:rPr>
          <w:rFonts w:cstheme="minorHAnsi"/>
        </w:rPr>
        <w:t xml:space="preserve"> (</w:t>
      </w:r>
      <w:proofErr w:type="spellStart"/>
      <w:r w:rsidRPr="001D5898">
        <w:rPr>
          <w:rFonts w:cstheme="minorHAnsi"/>
        </w:rPr>
        <w:t>df_std</w:t>
      </w:r>
      <w:proofErr w:type="spellEnd"/>
      <w:r w:rsidRPr="001D5898">
        <w:rPr>
          <w:rFonts w:cstheme="minorHAnsi"/>
        </w:rPr>
        <w:t>)</w:t>
      </w:r>
      <w:r w:rsidR="00080357" w:rsidRPr="001D5898">
        <w:rPr>
          <w:rFonts w:cstheme="minorHAnsi"/>
        </w:rPr>
        <w:t xml:space="preserve"> (weights = uniform)</w:t>
      </w:r>
    </w:p>
    <w:p w14:paraId="2C4E59F4" w14:textId="778BB400"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4</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26DE0D9C"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5</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FC08DF">
            <w:pPr>
              <w:spacing w:after="120"/>
              <w:rPr>
                <w:rFonts w:cstheme="minorHAnsi"/>
              </w:rPr>
            </w:pPr>
            <w:r w:rsidRPr="001D5898">
              <w:rPr>
                <w:rFonts w:cstheme="minorHAnsi"/>
              </w:rPr>
              <w:t>1</w:t>
            </w:r>
          </w:p>
        </w:tc>
        <w:tc>
          <w:tcPr>
            <w:tcW w:w="941" w:type="dxa"/>
          </w:tcPr>
          <w:p w14:paraId="05A25DCD" w14:textId="77777777" w:rsidR="001E0621" w:rsidRPr="001D5898" w:rsidRDefault="001E0621" w:rsidP="00FC08DF">
            <w:pPr>
              <w:spacing w:after="120"/>
              <w:rPr>
                <w:rFonts w:cstheme="minorHAnsi"/>
              </w:rPr>
            </w:pPr>
            <w:r w:rsidRPr="001D5898">
              <w:rPr>
                <w:rFonts w:cstheme="minorHAnsi"/>
              </w:rPr>
              <w:t>2</w:t>
            </w:r>
          </w:p>
        </w:tc>
        <w:tc>
          <w:tcPr>
            <w:tcW w:w="941" w:type="dxa"/>
          </w:tcPr>
          <w:p w14:paraId="40F5273D" w14:textId="77777777" w:rsidR="001E0621" w:rsidRPr="001D5898" w:rsidRDefault="001E0621" w:rsidP="00FC08DF">
            <w:pPr>
              <w:spacing w:after="120"/>
              <w:rPr>
                <w:rFonts w:cstheme="minorHAnsi"/>
              </w:rPr>
            </w:pPr>
            <w:r w:rsidRPr="001D5898">
              <w:rPr>
                <w:rFonts w:cstheme="minorHAnsi"/>
              </w:rPr>
              <w:t>3</w:t>
            </w:r>
          </w:p>
        </w:tc>
        <w:tc>
          <w:tcPr>
            <w:tcW w:w="941" w:type="dxa"/>
          </w:tcPr>
          <w:p w14:paraId="17EF179E" w14:textId="77777777" w:rsidR="001E0621" w:rsidRPr="001D5898" w:rsidRDefault="001E0621" w:rsidP="00FC08DF">
            <w:pPr>
              <w:spacing w:after="120"/>
              <w:rPr>
                <w:rFonts w:cstheme="minorHAnsi"/>
              </w:rPr>
            </w:pPr>
            <w:r w:rsidRPr="001D5898">
              <w:rPr>
                <w:rFonts w:cstheme="minorHAnsi"/>
              </w:rPr>
              <w:t>4</w:t>
            </w:r>
          </w:p>
        </w:tc>
        <w:tc>
          <w:tcPr>
            <w:tcW w:w="941" w:type="dxa"/>
          </w:tcPr>
          <w:p w14:paraId="4A69D4AD" w14:textId="77777777" w:rsidR="001E0621" w:rsidRPr="001D5898" w:rsidRDefault="001E0621" w:rsidP="00FC08DF">
            <w:pPr>
              <w:spacing w:after="120"/>
              <w:rPr>
                <w:rFonts w:cstheme="minorHAnsi"/>
              </w:rPr>
            </w:pPr>
            <w:r w:rsidRPr="001D5898">
              <w:rPr>
                <w:rFonts w:cstheme="minorHAnsi"/>
              </w:rPr>
              <w:t>5</w:t>
            </w:r>
          </w:p>
        </w:tc>
        <w:tc>
          <w:tcPr>
            <w:tcW w:w="1053" w:type="dxa"/>
          </w:tcPr>
          <w:p w14:paraId="5910C73D" w14:textId="77777777" w:rsidR="001E0621" w:rsidRPr="001D5898" w:rsidRDefault="001E0621" w:rsidP="00FC08DF">
            <w:pPr>
              <w:spacing w:after="120"/>
              <w:rPr>
                <w:rFonts w:cstheme="minorHAnsi"/>
              </w:rPr>
            </w:pPr>
            <w:r w:rsidRPr="001D5898">
              <w:rPr>
                <w:rFonts w:cstheme="minorHAnsi"/>
              </w:rPr>
              <w:t>6</w:t>
            </w:r>
          </w:p>
        </w:tc>
        <w:tc>
          <w:tcPr>
            <w:tcW w:w="941" w:type="dxa"/>
          </w:tcPr>
          <w:p w14:paraId="73B8598E" w14:textId="77777777" w:rsidR="001E0621" w:rsidRPr="001D5898" w:rsidRDefault="001E0621" w:rsidP="00FC08DF">
            <w:pPr>
              <w:spacing w:after="120"/>
              <w:rPr>
                <w:rFonts w:cstheme="minorHAnsi"/>
              </w:rPr>
            </w:pPr>
            <w:r w:rsidRPr="001D5898">
              <w:rPr>
                <w:rFonts w:cstheme="minorHAnsi"/>
              </w:rPr>
              <w:t>7</w:t>
            </w:r>
          </w:p>
        </w:tc>
        <w:tc>
          <w:tcPr>
            <w:tcW w:w="941" w:type="dxa"/>
          </w:tcPr>
          <w:p w14:paraId="02509A18" w14:textId="77777777" w:rsidR="001E0621" w:rsidRPr="001D5898" w:rsidRDefault="001E0621" w:rsidP="00FC08DF">
            <w:pPr>
              <w:spacing w:after="120"/>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FC08DF">
            <w:pPr>
              <w:spacing w:after="120"/>
              <w:rPr>
                <w:rFonts w:cstheme="minorHAnsi"/>
                <w:color w:val="FF0000"/>
              </w:rPr>
            </w:pPr>
            <w:r w:rsidRPr="001D5898">
              <w:rPr>
                <w:rFonts w:cstheme="minorHAnsi"/>
                <w:color w:val="FF0000"/>
              </w:rPr>
              <w:t>0.80</w:t>
            </w:r>
          </w:p>
          <w:p w14:paraId="799A14D3" w14:textId="15A582F1" w:rsidR="007F00B1" w:rsidRPr="001D5898" w:rsidRDefault="007F00B1" w:rsidP="00FC08DF">
            <w:pPr>
              <w:spacing w:after="120"/>
              <w:rPr>
                <w:rFonts w:cstheme="minorHAnsi"/>
              </w:rPr>
            </w:pPr>
            <w:r w:rsidRPr="001D5898">
              <w:rPr>
                <w:rFonts w:cstheme="minorHAnsi"/>
              </w:rPr>
              <w:t>0.40</w:t>
            </w:r>
          </w:p>
        </w:tc>
        <w:tc>
          <w:tcPr>
            <w:tcW w:w="941" w:type="dxa"/>
          </w:tcPr>
          <w:p w14:paraId="1FDC2B64" w14:textId="77777777" w:rsidR="001E0621" w:rsidRPr="001D5898" w:rsidRDefault="00C73667" w:rsidP="00FC08DF">
            <w:pPr>
              <w:spacing w:after="120"/>
              <w:rPr>
                <w:rFonts w:cstheme="minorHAnsi"/>
                <w:color w:val="FF0000"/>
              </w:rPr>
            </w:pPr>
            <w:r w:rsidRPr="001D5898">
              <w:rPr>
                <w:rFonts w:cstheme="minorHAnsi"/>
                <w:color w:val="FF0000"/>
              </w:rPr>
              <w:t>0.76</w:t>
            </w:r>
          </w:p>
          <w:p w14:paraId="4007E3B8" w14:textId="4D7EF0D9" w:rsidR="00C73667" w:rsidRPr="001D5898" w:rsidRDefault="00C73667" w:rsidP="00FC08DF">
            <w:pPr>
              <w:spacing w:after="120"/>
              <w:rPr>
                <w:rFonts w:cstheme="minorHAnsi"/>
              </w:rPr>
            </w:pPr>
            <w:r w:rsidRPr="001D5898">
              <w:rPr>
                <w:rFonts w:cstheme="minorHAnsi"/>
              </w:rPr>
              <w:t>0.43</w:t>
            </w:r>
          </w:p>
        </w:tc>
        <w:tc>
          <w:tcPr>
            <w:tcW w:w="941" w:type="dxa"/>
          </w:tcPr>
          <w:p w14:paraId="52560C3D" w14:textId="77777777" w:rsidR="001E0621" w:rsidRPr="001D5898" w:rsidRDefault="00206E27" w:rsidP="00FC08DF">
            <w:pPr>
              <w:spacing w:after="120"/>
              <w:rPr>
                <w:rFonts w:cstheme="minorHAnsi"/>
                <w:color w:val="FF0000"/>
              </w:rPr>
            </w:pPr>
            <w:r w:rsidRPr="001D5898">
              <w:rPr>
                <w:rFonts w:cstheme="minorHAnsi"/>
                <w:color w:val="FF0000"/>
              </w:rPr>
              <w:t>0.78</w:t>
            </w:r>
          </w:p>
          <w:p w14:paraId="6C703BB9" w14:textId="29551C63" w:rsidR="00206E27" w:rsidRPr="001D5898" w:rsidRDefault="00206E27" w:rsidP="00FC08DF">
            <w:pPr>
              <w:spacing w:after="120"/>
              <w:rPr>
                <w:rFonts w:cstheme="minorHAnsi"/>
              </w:rPr>
            </w:pPr>
            <w:r w:rsidRPr="001D5898">
              <w:rPr>
                <w:rFonts w:cstheme="minorHAnsi"/>
              </w:rPr>
              <w:t>0.45</w:t>
            </w:r>
          </w:p>
        </w:tc>
        <w:tc>
          <w:tcPr>
            <w:tcW w:w="941" w:type="dxa"/>
          </w:tcPr>
          <w:p w14:paraId="28684942" w14:textId="77777777" w:rsidR="001E0621" w:rsidRPr="001D5898" w:rsidRDefault="005806C7" w:rsidP="00FC08DF">
            <w:pPr>
              <w:spacing w:after="120"/>
              <w:rPr>
                <w:rFonts w:cstheme="minorHAnsi"/>
                <w:color w:val="FF0000"/>
              </w:rPr>
            </w:pPr>
            <w:r w:rsidRPr="001D5898">
              <w:rPr>
                <w:rFonts w:cstheme="minorHAnsi"/>
                <w:color w:val="FF0000"/>
              </w:rPr>
              <w:t>0.74</w:t>
            </w:r>
          </w:p>
          <w:p w14:paraId="0428AE14" w14:textId="29E07D69" w:rsidR="005806C7" w:rsidRPr="001D5898" w:rsidRDefault="005806C7" w:rsidP="00FC08DF">
            <w:pPr>
              <w:spacing w:after="120"/>
              <w:rPr>
                <w:rFonts w:cstheme="minorHAnsi"/>
              </w:rPr>
            </w:pPr>
            <w:r w:rsidRPr="001D5898">
              <w:rPr>
                <w:rFonts w:cstheme="minorHAnsi"/>
              </w:rPr>
              <w:t>0.25</w:t>
            </w:r>
          </w:p>
        </w:tc>
        <w:tc>
          <w:tcPr>
            <w:tcW w:w="941" w:type="dxa"/>
          </w:tcPr>
          <w:p w14:paraId="76541575" w14:textId="77777777" w:rsidR="001E0621" w:rsidRPr="001D5898" w:rsidRDefault="00415063" w:rsidP="00FC08DF">
            <w:pPr>
              <w:spacing w:after="120"/>
              <w:rPr>
                <w:rFonts w:cstheme="minorHAnsi"/>
                <w:color w:val="FF0000"/>
              </w:rPr>
            </w:pPr>
            <w:r w:rsidRPr="001D5898">
              <w:rPr>
                <w:rFonts w:cstheme="minorHAnsi"/>
                <w:color w:val="FF0000"/>
              </w:rPr>
              <w:t>0.76</w:t>
            </w:r>
          </w:p>
          <w:p w14:paraId="610EC572" w14:textId="3A646C8D" w:rsidR="00415063" w:rsidRPr="001D5898" w:rsidRDefault="00415063" w:rsidP="00FC08DF">
            <w:pPr>
              <w:spacing w:after="120"/>
              <w:rPr>
                <w:rFonts w:cstheme="minorHAnsi"/>
              </w:rPr>
            </w:pPr>
            <w:r w:rsidRPr="001D5898">
              <w:rPr>
                <w:rFonts w:cstheme="minorHAnsi"/>
              </w:rPr>
              <w:t>0.43</w:t>
            </w:r>
          </w:p>
        </w:tc>
        <w:tc>
          <w:tcPr>
            <w:tcW w:w="1053" w:type="dxa"/>
          </w:tcPr>
          <w:p w14:paraId="52FE00C3" w14:textId="77777777" w:rsidR="001E0621" w:rsidRPr="001D5898" w:rsidRDefault="00EF0AAD" w:rsidP="00FC08DF">
            <w:pPr>
              <w:spacing w:after="120"/>
              <w:rPr>
                <w:rFonts w:cstheme="minorHAnsi"/>
                <w:color w:val="FF0000"/>
              </w:rPr>
            </w:pPr>
            <w:r w:rsidRPr="001D5898">
              <w:rPr>
                <w:rFonts w:cstheme="minorHAnsi"/>
                <w:color w:val="FF0000"/>
              </w:rPr>
              <w:t>0.76</w:t>
            </w:r>
          </w:p>
          <w:p w14:paraId="00B8C9EA" w14:textId="2995A7C9" w:rsidR="00EF0AAD" w:rsidRPr="001D5898" w:rsidRDefault="00EF0AAD" w:rsidP="00FC08DF">
            <w:pPr>
              <w:spacing w:after="120"/>
              <w:rPr>
                <w:rFonts w:cstheme="minorHAnsi"/>
              </w:rPr>
            </w:pPr>
            <w:r w:rsidRPr="001D5898">
              <w:rPr>
                <w:rFonts w:cstheme="minorHAnsi"/>
              </w:rPr>
              <w:t>0.43</w:t>
            </w:r>
          </w:p>
        </w:tc>
        <w:tc>
          <w:tcPr>
            <w:tcW w:w="941" w:type="dxa"/>
          </w:tcPr>
          <w:p w14:paraId="2386EE29" w14:textId="77777777" w:rsidR="001E0621" w:rsidRPr="001D5898" w:rsidRDefault="00922D12" w:rsidP="00FC08DF">
            <w:pPr>
              <w:spacing w:after="120"/>
              <w:rPr>
                <w:rFonts w:cstheme="minorHAnsi"/>
                <w:color w:val="FF0000"/>
              </w:rPr>
            </w:pPr>
            <w:r w:rsidRPr="001D5898">
              <w:rPr>
                <w:rFonts w:cstheme="minorHAnsi"/>
                <w:color w:val="FF0000"/>
              </w:rPr>
              <w:t>0.76</w:t>
            </w:r>
          </w:p>
          <w:p w14:paraId="06B90F79" w14:textId="7CEAC460" w:rsidR="00922D12" w:rsidRPr="001D5898" w:rsidRDefault="00922D12" w:rsidP="00FC08DF">
            <w:pPr>
              <w:spacing w:after="120"/>
              <w:rPr>
                <w:rFonts w:cstheme="minorHAnsi"/>
              </w:rPr>
            </w:pPr>
            <w:r w:rsidRPr="001D5898">
              <w:rPr>
                <w:rFonts w:cstheme="minorHAnsi"/>
              </w:rPr>
              <w:t>0.43</w:t>
            </w:r>
          </w:p>
        </w:tc>
        <w:tc>
          <w:tcPr>
            <w:tcW w:w="941" w:type="dxa"/>
          </w:tcPr>
          <w:p w14:paraId="14E6E692" w14:textId="77777777" w:rsidR="001E0621" w:rsidRPr="001D5898" w:rsidRDefault="0062228D" w:rsidP="00FC08DF">
            <w:pPr>
              <w:spacing w:after="120"/>
              <w:rPr>
                <w:rFonts w:cstheme="minorHAnsi"/>
                <w:color w:val="FF0000"/>
              </w:rPr>
            </w:pPr>
            <w:r w:rsidRPr="001D5898">
              <w:rPr>
                <w:rFonts w:cstheme="minorHAnsi"/>
                <w:color w:val="FF0000"/>
              </w:rPr>
              <w:t>0.76</w:t>
            </w:r>
          </w:p>
          <w:p w14:paraId="239EC15B" w14:textId="38C987B3" w:rsidR="0062228D" w:rsidRPr="001D5898" w:rsidRDefault="0062228D" w:rsidP="00FC08DF">
            <w:pPr>
              <w:spacing w:after="120"/>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FC08DF">
            <w:pPr>
              <w:spacing w:after="120"/>
              <w:rPr>
                <w:rFonts w:cstheme="minorHAnsi"/>
                <w:color w:val="FF0000"/>
              </w:rPr>
            </w:pPr>
            <w:r w:rsidRPr="001D5898">
              <w:rPr>
                <w:rFonts w:cstheme="minorHAnsi"/>
                <w:color w:val="FF0000"/>
              </w:rPr>
              <w:t>0.73</w:t>
            </w:r>
          </w:p>
          <w:p w14:paraId="6FA35E7E" w14:textId="3FEB20D1" w:rsidR="007F00B1" w:rsidRPr="001D5898" w:rsidRDefault="007F00B1" w:rsidP="00FC08DF">
            <w:pPr>
              <w:spacing w:after="120"/>
              <w:rPr>
                <w:rFonts w:cstheme="minorHAnsi"/>
              </w:rPr>
            </w:pPr>
            <w:r w:rsidRPr="001D5898">
              <w:rPr>
                <w:rFonts w:cstheme="minorHAnsi"/>
              </w:rPr>
              <w:t>0.50</w:t>
            </w:r>
          </w:p>
        </w:tc>
        <w:tc>
          <w:tcPr>
            <w:tcW w:w="941" w:type="dxa"/>
          </w:tcPr>
          <w:p w14:paraId="2F0773A4" w14:textId="77777777" w:rsidR="001E0621" w:rsidRPr="001D5898" w:rsidRDefault="00C73667" w:rsidP="00FC08DF">
            <w:pPr>
              <w:spacing w:after="120"/>
              <w:rPr>
                <w:rFonts w:cstheme="minorHAnsi"/>
                <w:color w:val="FF0000"/>
              </w:rPr>
            </w:pPr>
            <w:r w:rsidRPr="001D5898">
              <w:rPr>
                <w:rFonts w:cstheme="minorHAnsi"/>
                <w:color w:val="FF0000"/>
              </w:rPr>
              <w:t>0.91</w:t>
            </w:r>
          </w:p>
          <w:p w14:paraId="127C85C0" w14:textId="5B08BEE8" w:rsidR="00C73667" w:rsidRPr="001D5898" w:rsidRDefault="00C73667" w:rsidP="00FC08DF">
            <w:pPr>
              <w:spacing w:after="120"/>
              <w:rPr>
                <w:rFonts w:cstheme="minorHAnsi"/>
              </w:rPr>
            </w:pPr>
            <w:r w:rsidRPr="001D5898">
              <w:rPr>
                <w:rFonts w:cstheme="minorHAnsi"/>
              </w:rPr>
              <w:t>0.19</w:t>
            </w:r>
          </w:p>
        </w:tc>
        <w:tc>
          <w:tcPr>
            <w:tcW w:w="941" w:type="dxa"/>
          </w:tcPr>
          <w:p w14:paraId="2D0001A3" w14:textId="77777777" w:rsidR="001E0621" w:rsidRPr="001D5898" w:rsidRDefault="00206E27" w:rsidP="00FC08DF">
            <w:pPr>
              <w:spacing w:after="120"/>
              <w:rPr>
                <w:rFonts w:cstheme="minorHAnsi"/>
                <w:color w:val="FF0000"/>
              </w:rPr>
            </w:pPr>
            <w:r w:rsidRPr="001D5898">
              <w:rPr>
                <w:rFonts w:cstheme="minorHAnsi"/>
                <w:color w:val="FF0000"/>
              </w:rPr>
              <w:t>0.87</w:t>
            </w:r>
          </w:p>
          <w:p w14:paraId="4D348EB3" w14:textId="39AFB27E" w:rsidR="00206E27" w:rsidRPr="001D5898" w:rsidRDefault="00206E27" w:rsidP="00FC08DF">
            <w:pPr>
              <w:spacing w:after="120"/>
              <w:rPr>
                <w:rFonts w:cstheme="minorHAnsi"/>
              </w:rPr>
            </w:pPr>
            <w:r w:rsidRPr="001D5898">
              <w:rPr>
                <w:rFonts w:cstheme="minorHAnsi"/>
              </w:rPr>
              <w:t>0.31</w:t>
            </w:r>
          </w:p>
        </w:tc>
        <w:tc>
          <w:tcPr>
            <w:tcW w:w="941" w:type="dxa"/>
          </w:tcPr>
          <w:p w14:paraId="298F5B39" w14:textId="77777777" w:rsidR="001E0621" w:rsidRPr="001D5898" w:rsidRDefault="005806C7" w:rsidP="00FC08DF">
            <w:pPr>
              <w:spacing w:after="120"/>
              <w:rPr>
                <w:rFonts w:cstheme="minorHAnsi"/>
                <w:color w:val="FF0000"/>
              </w:rPr>
            </w:pPr>
            <w:r w:rsidRPr="001D5898">
              <w:rPr>
                <w:rFonts w:cstheme="minorHAnsi"/>
                <w:color w:val="FF0000"/>
              </w:rPr>
              <w:t>0.93</w:t>
            </w:r>
          </w:p>
          <w:p w14:paraId="3AB75F1F" w14:textId="2C21902D" w:rsidR="005806C7" w:rsidRPr="001D5898" w:rsidRDefault="005806C7" w:rsidP="00FC08DF">
            <w:pPr>
              <w:spacing w:after="120"/>
              <w:rPr>
                <w:rFonts w:cstheme="minorHAnsi"/>
              </w:rPr>
            </w:pPr>
            <w:r w:rsidRPr="001D5898">
              <w:rPr>
                <w:rFonts w:cstheme="minorHAnsi"/>
              </w:rPr>
              <w:t>0.06</w:t>
            </w:r>
          </w:p>
        </w:tc>
        <w:tc>
          <w:tcPr>
            <w:tcW w:w="941" w:type="dxa"/>
          </w:tcPr>
          <w:p w14:paraId="7D0342ED" w14:textId="77777777" w:rsidR="001E0621" w:rsidRPr="001D5898" w:rsidRDefault="00415063" w:rsidP="00FC08DF">
            <w:pPr>
              <w:spacing w:after="120"/>
              <w:rPr>
                <w:rFonts w:cstheme="minorHAnsi"/>
                <w:color w:val="FF0000"/>
              </w:rPr>
            </w:pPr>
            <w:r w:rsidRPr="001D5898">
              <w:rPr>
                <w:rFonts w:cstheme="minorHAnsi"/>
                <w:color w:val="FF0000"/>
              </w:rPr>
              <w:t>0.91</w:t>
            </w:r>
          </w:p>
          <w:p w14:paraId="63AD84C6" w14:textId="6D437A71" w:rsidR="00415063" w:rsidRPr="001D5898" w:rsidRDefault="00415063" w:rsidP="00FC08DF">
            <w:pPr>
              <w:spacing w:after="120"/>
              <w:rPr>
                <w:rFonts w:cstheme="minorHAnsi"/>
              </w:rPr>
            </w:pPr>
            <w:r w:rsidRPr="001D5898">
              <w:rPr>
                <w:rFonts w:cstheme="minorHAnsi"/>
              </w:rPr>
              <w:t>0.19</w:t>
            </w:r>
          </w:p>
        </w:tc>
        <w:tc>
          <w:tcPr>
            <w:tcW w:w="1053" w:type="dxa"/>
          </w:tcPr>
          <w:p w14:paraId="47C1F8C9" w14:textId="77777777" w:rsidR="001E0621" w:rsidRPr="001D5898" w:rsidRDefault="00EF0AAD" w:rsidP="00FC08DF">
            <w:pPr>
              <w:spacing w:after="120"/>
              <w:rPr>
                <w:rFonts w:cstheme="minorHAnsi"/>
                <w:color w:val="FF0000"/>
              </w:rPr>
            </w:pPr>
            <w:r w:rsidRPr="001D5898">
              <w:rPr>
                <w:rFonts w:cstheme="minorHAnsi"/>
                <w:color w:val="FF0000"/>
              </w:rPr>
              <w:t>0.91</w:t>
            </w:r>
          </w:p>
          <w:p w14:paraId="24DCF74A" w14:textId="7F58D830" w:rsidR="00EF0AAD" w:rsidRPr="001D5898" w:rsidRDefault="00EF0AAD" w:rsidP="00FC08DF">
            <w:pPr>
              <w:spacing w:after="120"/>
              <w:rPr>
                <w:rFonts w:cstheme="minorHAnsi"/>
              </w:rPr>
            </w:pPr>
            <w:r w:rsidRPr="001D5898">
              <w:rPr>
                <w:rFonts w:cstheme="minorHAnsi"/>
              </w:rPr>
              <w:t>0.19</w:t>
            </w:r>
          </w:p>
        </w:tc>
        <w:tc>
          <w:tcPr>
            <w:tcW w:w="941" w:type="dxa"/>
          </w:tcPr>
          <w:p w14:paraId="77CBDD38" w14:textId="77777777" w:rsidR="001E0621" w:rsidRPr="001D5898" w:rsidRDefault="00922D12" w:rsidP="00FC08DF">
            <w:pPr>
              <w:spacing w:after="120"/>
              <w:rPr>
                <w:rFonts w:cstheme="minorHAnsi"/>
                <w:color w:val="FF0000"/>
              </w:rPr>
            </w:pPr>
            <w:r w:rsidRPr="001D5898">
              <w:rPr>
                <w:rFonts w:cstheme="minorHAnsi"/>
                <w:color w:val="FF0000"/>
              </w:rPr>
              <w:t>0.91</w:t>
            </w:r>
          </w:p>
          <w:p w14:paraId="5AF2454B" w14:textId="52F76926" w:rsidR="00922D12" w:rsidRPr="001D5898" w:rsidRDefault="00922D12" w:rsidP="00FC08DF">
            <w:pPr>
              <w:spacing w:after="120"/>
              <w:rPr>
                <w:rFonts w:cstheme="minorHAnsi"/>
              </w:rPr>
            </w:pPr>
            <w:r w:rsidRPr="001D5898">
              <w:rPr>
                <w:rFonts w:cstheme="minorHAnsi"/>
              </w:rPr>
              <w:t>0.19</w:t>
            </w:r>
          </w:p>
        </w:tc>
        <w:tc>
          <w:tcPr>
            <w:tcW w:w="941" w:type="dxa"/>
          </w:tcPr>
          <w:p w14:paraId="11FC59AB" w14:textId="77777777" w:rsidR="001E0621" w:rsidRPr="001D5898" w:rsidRDefault="0062228D" w:rsidP="00FC08DF">
            <w:pPr>
              <w:spacing w:after="120"/>
              <w:rPr>
                <w:rFonts w:cstheme="minorHAnsi"/>
                <w:color w:val="FF0000"/>
              </w:rPr>
            </w:pPr>
            <w:r w:rsidRPr="001D5898">
              <w:rPr>
                <w:rFonts w:cstheme="minorHAnsi"/>
                <w:color w:val="FF0000"/>
              </w:rPr>
              <w:t>0.98</w:t>
            </w:r>
          </w:p>
          <w:p w14:paraId="4AC4B33A" w14:textId="5D7280D1" w:rsidR="0062228D" w:rsidRPr="001D5898" w:rsidRDefault="0062228D" w:rsidP="00FC08DF">
            <w:pPr>
              <w:spacing w:after="120"/>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FC08DF">
            <w:pPr>
              <w:spacing w:after="120"/>
              <w:rPr>
                <w:rFonts w:cstheme="minorHAnsi"/>
                <w:color w:val="FF0000"/>
              </w:rPr>
            </w:pPr>
            <w:r w:rsidRPr="001D5898">
              <w:rPr>
                <w:rFonts w:cstheme="minorHAnsi"/>
                <w:color w:val="FF0000"/>
              </w:rPr>
              <w:t>0.77</w:t>
            </w:r>
          </w:p>
          <w:p w14:paraId="4919E6A0" w14:textId="47DEEFC9" w:rsidR="007F00B1" w:rsidRPr="001D5898" w:rsidRDefault="007F00B1" w:rsidP="00FC08DF">
            <w:pPr>
              <w:spacing w:after="120"/>
              <w:rPr>
                <w:rFonts w:cstheme="minorHAnsi"/>
              </w:rPr>
            </w:pPr>
            <w:r w:rsidRPr="001D5898">
              <w:rPr>
                <w:rFonts w:cstheme="minorHAnsi"/>
              </w:rPr>
              <w:t>0.44</w:t>
            </w:r>
          </w:p>
        </w:tc>
        <w:tc>
          <w:tcPr>
            <w:tcW w:w="941" w:type="dxa"/>
          </w:tcPr>
          <w:p w14:paraId="588F3CE3" w14:textId="77777777" w:rsidR="001E0621" w:rsidRPr="001D5898" w:rsidRDefault="00C73667" w:rsidP="00FC08DF">
            <w:pPr>
              <w:spacing w:after="120"/>
              <w:rPr>
                <w:rFonts w:cstheme="minorHAnsi"/>
                <w:color w:val="FF0000"/>
              </w:rPr>
            </w:pPr>
            <w:r w:rsidRPr="001D5898">
              <w:rPr>
                <w:rFonts w:cstheme="minorHAnsi"/>
                <w:color w:val="FF0000"/>
              </w:rPr>
              <w:t>0.83</w:t>
            </w:r>
          </w:p>
          <w:p w14:paraId="0D1951A1" w14:textId="2AC32D17" w:rsidR="00C73667" w:rsidRPr="001D5898" w:rsidRDefault="00C73667" w:rsidP="00FC08DF">
            <w:pPr>
              <w:spacing w:after="120"/>
              <w:rPr>
                <w:rFonts w:cstheme="minorHAnsi"/>
              </w:rPr>
            </w:pPr>
            <w:r w:rsidRPr="001D5898">
              <w:rPr>
                <w:rFonts w:cstheme="minorHAnsi"/>
              </w:rPr>
              <w:t>0.26</w:t>
            </w:r>
          </w:p>
        </w:tc>
        <w:tc>
          <w:tcPr>
            <w:tcW w:w="941" w:type="dxa"/>
          </w:tcPr>
          <w:p w14:paraId="452B7206" w14:textId="77777777" w:rsidR="001E0621" w:rsidRPr="001D5898" w:rsidRDefault="00206E27" w:rsidP="00FC08DF">
            <w:pPr>
              <w:spacing w:after="120"/>
              <w:rPr>
                <w:rFonts w:cstheme="minorHAnsi"/>
                <w:color w:val="FF0000"/>
              </w:rPr>
            </w:pPr>
            <w:r w:rsidRPr="001D5898">
              <w:rPr>
                <w:rFonts w:cstheme="minorHAnsi"/>
                <w:color w:val="FF0000"/>
              </w:rPr>
              <w:t>0.82</w:t>
            </w:r>
          </w:p>
          <w:p w14:paraId="598C15A2" w14:textId="76F3B786" w:rsidR="00206E27" w:rsidRPr="001D5898" w:rsidRDefault="00206E27" w:rsidP="00FC08DF">
            <w:pPr>
              <w:spacing w:after="120"/>
              <w:rPr>
                <w:rFonts w:cstheme="minorHAnsi"/>
              </w:rPr>
            </w:pPr>
            <w:r w:rsidRPr="001D5898">
              <w:rPr>
                <w:rFonts w:cstheme="minorHAnsi"/>
              </w:rPr>
              <w:t>0.37</w:t>
            </w:r>
          </w:p>
        </w:tc>
        <w:tc>
          <w:tcPr>
            <w:tcW w:w="941" w:type="dxa"/>
          </w:tcPr>
          <w:p w14:paraId="43B8BB8E" w14:textId="77777777" w:rsidR="001E0621" w:rsidRPr="001D5898" w:rsidRDefault="005806C7" w:rsidP="00FC08DF">
            <w:pPr>
              <w:spacing w:after="120"/>
              <w:rPr>
                <w:rFonts w:cstheme="minorHAnsi"/>
                <w:color w:val="FF0000"/>
              </w:rPr>
            </w:pPr>
            <w:r w:rsidRPr="001D5898">
              <w:rPr>
                <w:rFonts w:cstheme="minorHAnsi"/>
                <w:color w:val="FF0000"/>
              </w:rPr>
              <w:t>0.82</w:t>
            </w:r>
          </w:p>
          <w:p w14:paraId="62752754" w14:textId="7DA17280" w:rsidR="005806C7" w:rsidRPr="001D5898" w:rsidRDefault="005806C7" w:rsidP="00FC08DF">
            <w:pPr>
              <w:spacing w:after="120"/>
              <w:rPr>
                <w:rFonts w:cstheme="minorHAnsi"/>
              </w:rPr>
            </w:pPr>
            <w:r w:rsidRPr="001D5898">
              <w:rPr>
                <w:rFonts w:cstheme="minorHAnsi"/>
              </w:rPr>
              <w:t>0.10</w:t>
            </w:r>
          </w:p>
        </w:tc>
        <w:tc>
          <w:tcPr>
            <w:tcW w:w="941" w:type="dxa"/>
          </w:tcPr>
          <w:p w14:paraId="38B2E3F4" w14:textId="77777777" w:rsidR="001E0621" w:rsidRPr="001D5898" w:rsidRDefault="00415063" w:rsidP="00FC08DF">
            <w:pPr>
              <w:spacing w:after="120"/>
              <w:rPr>
                <w:rFonts w:cstheme="minorHAnsi"/>
                <w:color w:val="FF0000"/>
              </w:rPr>
            </w:pPr>
            <w:r w:rsidRPr="001D5898">
              <w:rPr>
                <w:rFonts w:cstheme="minorHAnsi"/>
                <w:color w:val="FF0000"/>
              </w:rPr>
              <w:t>0.83</w:t>
            </w:r>
          </w:p>
          <w:p w14:paraId="21372748" w14:textId="6AEF3067" w:rsidR="00415063" w:rsidRPr="001D5898" w:rsidRDefault="00415063" w:rsidP="00FC08DF">
            <w:pPr>
              <w:spacing w:after="120"/>
              <w:rPr>
                <w:rFonts w:cstheme="minorHAnsi"/>
              </w:rPr>
            </w:pPr>
            <w:r w:rsidRPr="001D5898">
              <w:rPr>
                <w:rFonts w:cstheme="minorHAnsi"/>
              </w:rPr>
              <w:t>0.26</w:t>
            </w:r>
          </w:p>
        </w:tc>
        <w:tc>
          <w:tcPr>
            <w:tcW w:w="1053" w:type="dxa"/>
          </w:tcPr>
          <w:p w14:paraId="742451B0" w14:textId="77777777" w:rsidR="001E0621" w:rsidRPr="001D5898" w:rsidRDefault="00EF0AAD" w:rsidP="00FC08DF">
            <w:pPr>
              <w:spacing w:after="120"/>
              <w:rPr>
                <w:rFonts w:cstheme="minorHAnsi"/>
                <w:color w:val="FF0000"/>
              </w:rPr>
            </w:pPr>
            <w:r w:rsidRPr="001D5898">
              <w:rPr>
                <w:rFonts w:cstheme="minorHAnsi"/>
                <w:color w:val="FF0000"/>
              </w:rPr>
              <w:t>0.83</w:t>
            </w:r>
          </w:p>
          <w:p w14:paraId="565F48FC" w14:textId="6D499981" w:rsidR="00EF0AAD" w:rsidRPr="001D5898" w:rsidRDefault="00EF0AAD" w:rsidP="00FC08DF">
            <w:pPr>
              <w:spacing w:after="120"/>
              <w:rPr>
                <w:rFonts w:cstheme="minorHAnsi"/>
              </w:rPr>
            </w:pPr>
            <w:r w:rsidRPr="001D5898">
              <w:rPr>
                <w:rFonts w:cstheme="minorHAnsi"/>
              </w:rPr>
              <w:t>0.26</w:t>
            </w:r>
          </w:p>
        </w:tc>
        <w:tc>
          <w:tcPr>
            <w:tcW w:w="941" w:type="dxa"/>
          </w:tcPr>
          <w:p w14:paraId="380501CF" w14:textId="77777777" w:rsidR="001E0621" w:rsidRPr="001D5898" w:rsidRDefault="00922D12" w:rsidP="00FC08DF">
            <w:pPr>
              <w:spacing w:after="120"/>
              <w:rPr>
                <w:rFonts w:cstheme="minorHAnsi"/>
                <w:color w:val="FF0000"/>
              </w:rPr>
            </w:pPr>
            <w:r w:rsidRPr="001D5898">
              <w:rPr>
                <w:rFonts w:cstheme="minorHAnsi"/>
                <w:color w:val="FF0000"/>
              </w:rPr>
              <w:t>0.83</w:t>
            </w:r>
          </w:p>
          <w:p w14:paraId="63481BAA" w14:textId="0A0B347B" w:rsidR="00922D12" w:rsidRPr="001D5898" w:rsidRDefault="00922D12" w:rsidP="00FC08DF">
            <w:pPr>
              <w:spacing w:after="120"/>
              <w:rPr>
                <w:rFonts w:cstheme="minorHAnsi"/>
              </w:rPr>
            </w:pPr>
            <w:r w:rsidRPr="001D5898">
              <w:rPr>
                <w:rFonts w:cstheme="minorHAnsi"/>
              </w:rPr>
              <w:t>0.26</w:t>
            </w:r>
          </w:p>
        </w:tc>
        <w:tc>
          <w:tcPr>
            <w:tcW w:w="941" w:type="dxa"/>
          </w:tcPr>
          <w:p w14:paraId="583B287B" w14:textId="77777777" w:rsidR="001E0621" w:rsidRPr="001D5898" w:rsidRDefault="0062228D" w:rsidP="00FC08DF">
            <w:pPr>
              <w:spacing w:after="120"/>
              <w:rPr>
                <w:rFonts w:cstheme="minorHAnsi"/>
                <w:color w:val="FF0000"/>
              </w:rPr>
            </w:pPr>
            <w:r w:rsidRPr="001D5898">
              <w:rPr>
                <w:rFonts w:cstheme="minorHAnsi"/>
                <w:color w:val="FF0000"/>
              </w:rPr>
              <w:t>0.85</w:t>
            </w:r>
          </w:p>
          <w:p w14:paraId="02409BF5" w14:textId="7FD8A1F0" w:rsidR="0062228D" w:rsidRPr="001D5898" w:rsidRDefault="0062228D" w:rsidP="00FC08DF">
            <w:pPr>
              <w:spacing w:after="120"/>
              <w:rPr>
                <w:rFonts w:cstheme="minorHAnsi"/>
              </w:rPr>
            </w:pPr>
            <w:r w:rsidRPr="001D5898">
              <w:rPr>
                <w:rFonts w:cstheme="minorHAnsi"/>
              </w:rPr>
              <w:t>0.21</w:t>
            </w:r>
          </w:p>
        </w:tc>
      </w:tr>
      <w:tr w:rsidR="001E0621" w:rsidRPr="001D5898" w14:paraId="2EB813B8" w14:textId="77777777" w:rsidTr="0032756E">
        <w:tc>
          <w:tcPr>
            <w:tcW w:w="1028" w:type="dxa"/>
          </w:tcPr>
          <w:p w14:paraId="6E5EF0B3" w14:textId="77777777" w:rsidR="001E0621" w:rsidRPr="001D5898" w:rsidRDefault="001E0621" w:rsidP="00FC08DF">
            <w:pPr>
              <w:spacing w:after="120"/>
              <w:rPr>
                <w:rFonts w:cstheme="minorHAnsi"/>
              </w:rPr>
            </w:pPr>
            <w:r w:rsidRPr="001D5898">
              <w:rPr>
                <w:rFonts w:cstheme="minorHAnsi"/>
              </w:rPr>
              <w:t>Model score (5CV)</w:t>
            </w:r>
          </w:p>
        </w:tc>
        <w:tc>
          <w:tcPr>
            <w:tcW w:w="941" w:type="dxa"/>
          </w:tcPr>
          <w:p w14:paraId="4B44F881" w14:textId="7544449A" w:rsidR="001E0621" w:rsidRPr="001D5898" w:rsidRDefault="00F77D0D" w:rsidP="00FC08DF">
            <w:pPr>
              <w:spacing w:after="120"/>
              <w:rPr>
                <w:rFonts w:cstheme="minorHAnsi"/>
              </w:rPr>
            </w:pPr>
            <w:r w:rsidRPr="001D5898">
              <w:rPr>
                <w:rFonts w:cstheme="minorHAnsi"/>
              </w:rPr>
              <w:t>0.65045</w:t>
            </w:r>
          </w:p>
        </w:tc>
        <w:tc>
          <w:tcPr>
            <w:tcW w:w="941" w:type="dxa"/>
          </w:tcPr>
          <w:p w14:paraId="2FFE56BD" w14:textId="3F83C66E" w:rsidR="001E0621" w:rsidRPr="001D5898" w:rsidRDefault="00BE5CE5" w:rsidP="00FC08DF">
            <w:pPr>
              <w:spacing w:after="120"/>
              <w:rPr>
                <w:rFonts w:cstheme="minorHAnsi"/>
              </w:rPr>
            </w:pPr>
            <w:r w:rsidRPr="001D5898">
              <w:rPr>
                <w:rFonts w:cstheme="minorHAnsi"/>
              </w:rPr>
              <w:t>0.69963</w:t>
            </w:r>
          </w:p>
        </w:tc>
        <w:tc>
          <w:tcPr>
            <w:tcW w:w="941" w:type="dxa"/>
          </w:tcPr>
          <w:p w14:paraId="4B525D63" w14:textId="1B418B03" w:rsidR="001E0621" w:rsidRPr="001D5898" w:rsidRDefault="008606CF" w:rsidP="00FC08DF">
            <w:pPr>
              <w:spacing w:after="120"/>
              <w:rPr>
                <w:rFonts w:cstheme="minorHAnsi"/>
              </w:rPr>
            </w:pPr>
            <w:r w:rsidRPr="001D5898">
              <w:rPr>
                <w:rFonts w:cstheme="minorHAnsi"/>
              </w:rPr>
              <w:t>0.65420</w:t>
            </w:r>
          </w:p>
        </w:tc>
        <w:tc>
          <w:tcPr>
            <w:tcW w:w="941" w:type="dxa"/>
          </w:tcPr>
          <w:p w14:paraId="31D578CE" w14:textId="02613B5B" w:rsidR="001E0621" w:rsidRPr="001D5898" w:rsidRDefault="005A59E4" w:rsidP="00FC08DF">
            <w:pPr>
              <w:spacing w:after="120"/>
              <w:rPr>
                <w:rFonts w:cstheme="minorHAnsi"/>
              </w:rPr>
            </w:pPr>
            <w:r w:rsidRPr="001D5898">
              <w:rPr>
                <w:rFonts w:cstheme="minorHAnsi"/>
              </w:rPr>
              <w:t>0.70910</w:t>
            </w:r>
          </w:p>
        </w:tc>
        <w:tc>
          <w:tcPr>
            <w:tcW w:w="941" w:type="dxa"/>
          </w:tcPr>
          <w:p w14:paraId="65884881" w14:textId="7C6C0E9E" w:rsidR="001E0621" w:rsidRPr="001D5898" w:rsidRDefault="00495559" w:rsidP="00FC08DF">
            <w:pPr>
              <w:spacing w:after="120"/>
              <w:rPr>
                <w:rFonts w:cstheme="minorHAnsi"/>
              </w:rPr>
            </w:pPr>
            <w:r w:rsidRPr="001D5898">
              <w:rPr>
                <w:rFonts w:cstheme="minorHAnsi"/>
              </w:rPr>
              <w:t>0.72226</w:t>
            </w:r>
          </w:p>
        </w:tc>
        <w:tc>
          <w:tcPr>
            <w:tcW w:w="1053" w:type="dxa"/>
          </w:tcPr>
          <w:p w14:paraId="38527C9E" w14:textId="3DAC7AA9" w:rsidR="001E0621" w:rsidRPr="001D5898" w:rsidRDefault="005048EE" w:rsidP="00FC08DF">
            <w:pPr>
              <w:spacing w:after="120"/>
              <w:rPr>
                <w:rFonts w:cstheme="minorHAnsi"/>
              </w:rPr>
            </w:pPr>
            <w:r w:rsidRPr="001D5898">
              <w:rPr>
                <w:rFonts w:cstheme="minorHAnsi"/>
              </w:rPr>
              <w:t>0.71238</w:t>
            </w:r>
          </w:p>
        </w:tc>
        <w:tc>
          <w:tcPr>
            <w:tcW w:w="941" w:type="dxa"/>
          </w:tcPr>
          <w:p w14:paraId="4F83879F" w14:textId="6DE89506" w:rsidR="001E0621" w:rsidRPr="001D5898" w:rsidRDefault="00835813" w:rsidP="00FC08DF">
            <w:pPr>
              <w:spacing w:after="120"/>
              <w:rPr>
                <w:rFonts w:cstheme="minorHAnsi"/>
              </w:rPr>
            </w:pPr>
            <w:r w:rsidRPr="001D5898">
              <w:rPr>
                <w:rFonts w:cstheme="minorHAnsi"/>
              </w:rPr>
              <w:t>0.69937</w:t>
            </w:r>
          </w:p>
        </w:tc>
        <w:tc>
          <w:tcPr>
            <w:tcW w:w="941" w:type="dxa"/>
          </w:tcPr>
          <w:p w14:paraId="03F6D0E2" w14:textId="3C860747" w:rsidR="001E0621" w:rsidRPr="001D5898" w:rsidRDefault="001E565F" w:rsidP="00FC08DF">
            <w:pPr>
              <w:spacing w:after="120"/>
              <w:rPr>
                <w:rFonts w:cstheme="minorHAnsi"/>
              </w:rPr>
            </w:pPr>
            <w:r w:rsidRPr="001D5898">
              <w:rPr>
                <w:rFonts w:cstheme="minorHAnsi"/>
              </w:rPr>
              <w:t>0.71872</w:t>
            </w:r>
          </w:p>
        </w:tc>
      </w:tr>
    </w:tbl>
    <w:p w14:paraId="66D9345C" w14:textId="77777777" w:rsidR="001E0621" w:rsidRPr="001D5898" w:rsidRDefault="001E0621" w:rsidP="00FC08DF">
      <w:pPr>
        <w:spacing w:after="120"/>
        <w:rPr>
          <w:rFonts w:cstheme="minorHAnsi"/>
        </w:rPr>
      </w:pPr>
      <w:r w:rsidRPr="001D5898">
        <w:rPr>
          <w:rFonts w:cstheme="minorHAnsi"/>
        </w:rPr>
        <w:t>5CV – 5-fold cross-validation</w:t>
      </w:r>
    </w:p>
    <w:p w14:paraId="35BAA84E" w14:textId="77777777" w:rsidR="001E0621" w:rsidRPr="001D5898" w:rsidRDefault="001E0621" w:rsidP="00FC08DF">
      <w:pPr>
        <w:spacing w:after="120"/>
        <w:rPr>
          <w:rFonts w:cstheme="minorHAnsi"/>
        </w:rPr>
      </w:pPr>
    </w:p>
    <w:p w14:paraId="54D78DFA" w14:textId="2BEE3579" w:rsidR="001E0621" w:rsidRPr="001D5898" w:rsidRDefault="001E0621" w:rsidP="00FC08DF">
      <w:pPr>
        <w:spacing w:after="120"/>
        <w:rPr>
          <w:rFonts w:cstheme="minorHAnsi"/>
        </w:rPr>
      </w:pPr>
      <w:r w:rsidRPr="001D5898">
        <w:rPr>
          <w:rFonts w:cstheme="minorHAnsi"/>
        </w:rPr>
        <w:t xml:space="preserve">Table </w:t>
      </w:r>
      <w:r w:rsidR="0042736D">
        <w:rPr>
          <w:rFonts w:cstheme="minorHAnsi"/>
        </w:rPr>
        <w:t>16</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32756E">
        <w:tc>
          <w:tcPr>
            <w:tcW w:w="1001" w:type="dxa"/>
          </w:tcPr>
          <w:p w14:paraId="6C6EA142" w14:textId="77777777" w:rsidR="001E0621" w:rsidRPr="001D5898" w:rsidRDefault="001E0621" w:rsidP="00FC08DF">
            <w:pPr>
              <w:spacing w:after="120"/>
              <w:rPr>
                <w:rFonts w:cstheme="minorHAnsi"/>
              </w:rPr>
            </w:pPr>
          </w:p>
        </w:tc>
        <w:tc>
          <w:tcPr>
            <w:tcW w:w="1001" w:type="dxa"/>
          </w:tcPr>
          <w:p w14:paraId="6B2D6154" w14:textId="77777777" w:rsidR="001E0621" w:rsidRPr="001D5898" w:rsidRDefault="001E0621" w:rsidP="00FC08DF">
            <w:pPr>
              <w:spacing w:after="120"/>
              <w:rPr>
                <w:rFonts w:cstheme="minorHAnsi"/>
              </w:rPr>
            </w:pPr>
          </w:p>
        </w:tc>
        <w:tc>
          <w:tcPr>
            <w:tcW w:w="1002" w:type="dxa"/>
          </w:tcPr>
          <w:p w14:paraId="46FBB333" w14:textId="77777777" w:rsidR="001E0621" w:rsidRPr="001D5898" w:rsidRDefault="001E0621" w:rsidP="00FC08DF">
            <w:pPr>
              <w:spacing w:after="120"/>
              <w:rPr>
                <w:rFonts w:cstheme="minorHAnsi"/>
              </w:rPr>
            </w:pPr>
          </w:p>
        </w:tc>
        <w:tc>
          <w:tcPr>
            <w:tcW w:w="1002" w:type="dxa"/>
          </w:tcPr>
          <w:p w14:paraId="411683B8" w14:textId="77777777" w:rsidR="001E0621" w:rsidRPr="001D5898" w:rsidRDefault="001E0621" w:rsidP="00FC08DF">
            <w:pPr>
              <w:spacing w:after="120"/>
              <w:rPr>
                <w:rFonts w:cstheme="minorHAnsi"/>
              </w:rPr>
            </w:pPr>
          </w:p>
        </w:tc>
        <w:tc>
          <w:tcPr>
            <w:tcW w:w="1002"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1002" w:type="dxa"/>
          </w:tcPr>
          <w:p w14:paraId="6E0E9015" w14:textId="77777777" w:rsidR="001E0621" w:rsidRPr="001D5898" w:rsidRDefault="001E0621" w:rsidP="00FC08DF">
            <w:pPr>
              <w:spacing w:after="120"/>
              <w:rPr>
                <w:rFonts w:cstheme="minorHAnsi"/>
              </w:rPr>
            </w:pPr>
          </w:p>
        </w:tc>
        <w:tc>
          <w:tcPr>
            <w:tcW w:w="1002" w:type="dxa"/>
          </w:tcPr>
          <w:p w14:paraId="3FBA61FA" w14:textId="77777777" w:rsidR="001E0621" w:rsidRPr="001D5898" w:rsidRDefault="001E0621" w:rsidP="00FC08DF">
            <w:pPr>
              <w:spacing w:after="120"/>
              <w:rPr>
                <w:rFonts w:cstheme="minorHAnsi"/>
              </w:rPr>
            </w:pPr>
          </w:p>
        </w:tc>
        <w:tc>
          <w:tcPr>
            <w:tcW w:w="1002" w:type="dxa"/>
          </w:tcPr>
          <w:p w14:paraId="6C4D8078" w14:textId="77777777" w:rsidR="001E0621" w:rsidRPr="001D5898" w:rsidRDefault="001E0621" w:rsidP="00FC08DF">
            <w:pPr>
              <w:spacing w:after="120"/>
              <w:rPr>
                <w:rFonts w:cstheme="minorHAnsi"/>
              </w:rPr>
            </w:pPr>
          </w:p>
        </w:tc>
        <w:tc>
          <w:tcPr>
            <w:tcW w:w="1002"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32756E">
        <w:tc>
          <w:tcPr>
            <w:tcW w:w="1001" w:type="dxa"/>
          </w:tcPr>
          <w:p w14:paraId="7436A407" w14:textId="77777777" w:rsidR="001E0621" w:rsidRPr="001D5898" w:rsidRDefault="001E0621" w:rsidP="00FC08DF">
            <w:pPr>
              <w:spacing w:after="120"/>
              <w:rPr>
                <w:rFonts w:cstheme="minorHAnsi"/>
              </w:rPr>
            </w:pPr>
          </w:p>
        </w:tc>
        <w:tc>
          <w:tcPr>
            <w:tcW w:w="1001" w:type="dxa"/>
          </w:tcPr>
          <w:p w14:paraId="6F3F9760" w14:textId="77777777" w:rsidR="001E0621" w:rsidRPr="001D5898" w:rsidRDefault="001E0621" w:rsidP="00FC08DF">
            <w:pPr>
              <w:spacing w:after="120"/>
              <w:rPr>
                <w:rFonts w:cstheme="minorHAnsi"/>
              </w:rPr>
            </w:pPr>
            <w:r w:rsidRPr="001D5898">
              <w:rPr>
                <w:rFonts w:cstheme="minorHAnsi"/>
              </w:rPr>
              <w:t>1</w:t>
            </w:r>
          </w:p>
        </w:tc>
        <w:tc>
          <w:tcPr>
            <w:tcW w:w="1002" w:type="dxa"/>
          </w:tcPr>
          <w:p w14:paraId="759F415F" w14:textId="77777777" w:rsidR="001E0621" w:rsidRPr="001D5898" w:rsidRDefault="001E0621" w:rsidP="00FC08DF">
            <w:pPr>
              <w:spacing w:after="120"/>
              <w:rPr>
                <w:rFonts w:cstheme="minorHAnsi"/>
              </w:rPr>
            </w:pPr>
            <w:r w:rsidRPr="001D5898">
              <w:rPr>
                <w:rFonts w:cstheme="minorHAnsi"/>
              </w:rPr>
              <w:t>2</w:t>
            </w:r>
          </w:p>
        </w:tc>
        <w:tc>
          <w:tcPr>
            <w:tcW w:w="1002" w:type="dxa"/>
          </w:tcPr>
          <w:p w14:paraId="799BD152" w14:textId="77777777" w:rsidR="001E0621" w:rsidRPr="001D5898" w:rsidRDefault="001E0621" w:rsidP="00FC08DF">
            <w:pPr>
              <w:spacing w:after="120"/>
              <w:rPr>
                <w:rFonts w:cstheme="minorHAnsi"/>
              </w:rPr>
            </w:pPr>
            <w:r w:rsidRPr="001D5898">
              <w:rPr>
                <w:rFonts w:cstheme="minorHAnsi"/>
              </w:rPr>
              <w:t>3</w:t>
            </w:r>
          </w:p>
        </w:tc>
        <w:tc>
          <w:tcPr>
            <w:tcW w:w="1002" w:type="dxa"/>
          </w:tcPr>
          <w:p w14:paraId="69BA21B6" w14:textId="77777777" w:rsidR="001E0621" w:rsidRPr="001D5898" w:rsidRDefault="001E0621" w:rsidP="00FC08DF">
            <w:pPr>
              <w:spacing w:after="120"/>
              <w:rPr>
                <w:rFonts w:cstheme="minorHAnsi"/>
              </w:rPr>
            </w:pPr>
            <w:r w:rsidRPr="001D5898">
              <w:rPr>
                <w:rFonts w:cstheme="minorHAnsi"/>
              </w:rPr>
              <w:t>4</w:t>
            </w:r>
          </w:p>
        </w:tc>
        <w:tc>
          <w:tcPr>
            <w:tcW w:w="1002" w:type="dxa"/>
          </w:tcPr>
          <w:p w14:paraId="24AC24C0" w14:textId="77777777" w:rsidR="001E0621" w:rsidRPr="001D5898" w:rsidRDefault="001E0621" w:rsidP="00FC08DF">
            <w:pPr>
              <w:spacing w:after="120"/>
              <w:rPr>
                <w:rFonts w:cstheme="minorHAnsi"/>
              </w:rPr>
            </w:pPr>
            <w:r w:rsidRPr="001D5898">
              <w:rPr>
                <w:rFonts w:cstheme="minorHAnsi"/>
              </w:rPr>
              <w:t>5</w:t>
            </w:r>
          </w:p>
        </w:tc>
        <w:tc>
          <w:tcPr>
            <w:tcW w:w="1002" w:type="dxa"/>
          </w:tcPr>
          <w:p w14:paraId="7B0AA739" w14:textId="77777777" w:rsidR="001E0621" w:rsidRPr="001D5898" w:rsidRDefault="001E0621" w:rsidP="00FC08DF">
            <w:pPr>
              <w:spacing w:after="120"/>
              <w:rPr>
                <w:rFonts w:cstheme="minorHAnsi"/>
              </w:rPr>
            </w:pPr>
            <w:r w:rsidRPr="001D5898">
              <w:rPr>
                <w:rFonts w:cstheme="minorHAnsi"/>
              </w:rPr>
              <w:t>6</w:t>
            </w:r>
          </w:p>
        </w:tc>
        <w:tc>
          <w:tcPr>
            <w:tcW w:w="1002" w:type="dxa"/>
          </w:tcPr>
          <w:p w14:paraId="62BE2EDD" w14:textId="77777777" w:rsidR="001E0621" w:rsidRPr="001D5898" w:rsidRDefault="001E0621" w:rsidP="00FC08DF">
            <w:pPr>
              <w:spacing w:after="120"/>
              <w:rPr>
                <w:rFonts w:cstheme="minorHAnsi"/>
              </w:rPr>
            </w:pPr>
            <w:r w:rsidRPr="001D5898">
              <w:rPr>
                <w:rFonts w:cstheme="minorHAnsi"/>
              </w:rPr>
              <w:t>7</w:t>
            </w:r>
          </w:p>
        </w:tc>
        <w:tc>
          <w:tcPr>
            <w:tcW w:w="1002" w:type="dxa"/>
          </w:tcPr>
          <w:p w14:paraId="3518C98D" w14:textId="77777777" w:rsidR="001E0621" w:rsidRPr="001D5898" w:rsidRDefault="001E0621" w:rsidP="00FC08DF">
            <w:pPr>
              <w:spacing w:after="120"/>
              <w:rPr>
                <w:rFonts w:cstheme="minorHAnsi"/>
              </w:rPr>
            </w:pPr>
            <w:r w:rsidRPr="001D5898">
              <w:rPr>
                <w:rFonts w:cstheme="minorHAnsi"/>
              </w:rPr>
              <w:t>10</w:t>
            </w:r>
          </w:p>
        </w:tc>
      </w:tr>
      <w:tr w:rsidR="0050223E" w:rsidRPr="001D5898" w14:paraId="16BDCBE5" w14:textId="77777777" w:rsidTr="0032756E">
        <w:tc>
          <w:tcPr>
            <w:tcW w:w="1001"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1001" w:type="dxa"/>
          </w:tcPr>
          <w:p w14:paraId="7931B56A" w14:textId="77777777" w:rsidR="001E0621" w:rsidRPr="001D5898" w:rsidRDefault="00D34C6E" w:rsidP="00FC08DF">
            <w:pPr>
              <w:spacing w:after="120"/>
              <w:rPr>
                <w:rFonts w:cstheme="minorHAnsi"/>
                <w:color w:val="FF0000"/>
              </w:rPr>
            </w:pPr>
            <w:r w:rsidRPr="001D5898">
              <w:rPr>
                <w:rFonts w:cstheme="minorHAnsi"/>
                <w:color w:val="FF0000"/>
              </w:rPr>
              <w:t>0.80</w:t>
            </w:r>
          </w:p>
          <w:p w14:paraId="357D4007" w14:textId="441A6E6C" w:rsidR="00D34C6E" w:rsidRPr="001D5898" w:rsidRDefault="00D34C6E" w:rsidP="00FC08DF">
            <w:pPr>
              <w:spacing w:after="120"/>
              <w:rPr>
                <w:rFonts w:cstheme="minorHAnsi"/>
              </w:rPr>
            </w:pPr>
            <w:r w:rsidRPr="001D5898">
              <w:rPr>
                <w:rFonts w:cstheme="minorHAnsi"/>
              </w:rPr>
              <w:t>0.41</w:t>
            </w:r>
          </w:p>
        </w:tc>
        <w:tc>
          <w:tcPr>
            <w:tcW w:w="1002" w:type="dxa"/>
          </w:tcPr>
          <w:p w14:paraId="50FA388F" w14:textId="77777777" w:rsidR="001E0621" w:rsidRPr="001D5898" w:rsidRDefault="00F93F9C" w:rsidP="00FC08DF">
            <w:pPr>
              <w:spacing w:after="120"/>
              <w:rPr>
                <w:rFonts w:cstheme="minorHAnsi"/>
                <w:color w:val="FF0000"/>
              </w:rPr>
            </w:pPr>
            <w:r w:rsidRPr="001D5898">
              <w:rPr>
                <w:rFonts w:cstheme="minorHAnsi"/>
                <w:color w:val="FF0000"/>
              </w:rPr>
              <w:t>0.754</w:t>
            </w:r>
          </w:p>
          <w:p w14:paraId="338D95AF" w14:textId="23FA2B61" w:rsidR="00F93F9C" w:rsidRPr="001D5898" w:rsidRDefault="00F93F9C" w:rsidP="00FC08DF">
            <w:pPr>
              <w:spacing w:after="120"/>
              <w:rPr>
                <w:rFonts w:cstheme="minorHAnsi"/>
              </w:rPr>
            </w:pPr>
            <w:r w:rsidRPr="001D5898">
              <w:rPr>
                <w:rFonts w:cstheme="minorHAnsi"/>
              </w:rPr>
              <w:t>0.50</w:t>
            </w:r>
          </w:p>
        </w:tc>
        <w:tc>
          <w:tcPr>
            <w:tcW w:w="1002" w:type="dxa"/>
          </w:tcPr>
          <w:p w14:paraId="5A704913" w14:textId="77777777" w:rsidR="001E0621" w:rsidRPr="001D5898" w:rsidRDefault="00FE12A8" w:rsidP="00FC08DF">
            <w:pPr>
              <w:spacing w:after="120"/>
              <w:rPr>
                <w:rFonts w:cstheme="minorHAnsi"/>
                <w:color w:val="FF0000"/>
              </w:rPr>
            </w:pPr>
            <w:r w:rsidRPr="001D5898">
              <w:rPr>
                <w:rFonts w:cstheme="minorHAnsi"/>
                <w:color w:val="FF0000"/>
              </w:rPr>
              <w:t>0.73</w:t>
            </w:r>
          </w:p>
          <w:p w14:paraId="70AD7F4A" w14:textId="49FFBF11" w:rsidR="00FE12A8" w:rsidRPr="001D5898" w:rsidRDefault="00FE12A8" w:rsidP="00FC08DF">
            <w:pPr>
              <w:spacing w:after="120"/>
              <w:rPr>
                <w:rFonts w:cstheme="minorHAnsi"/>
              </w:rPr>
            </w:pPr>
            <w:r w:rsidRPr="001D5898">
              <w:rPr>
                <w:rFonts w:cstheme="minorHAnsi"/>
              </w:rPr>
              <w:t>0.20</w:t>
            </w:r>
          </w:p>
        </w:tc>
        <w:tc>
          <w:tcPr>
            <w:tcW w:w="1002" w:type="dxa"/>
          </w:tcPr>
          <w:p w14:paraId="30172D04" w14:textId="77777777" w:rsidR="001E0621" w:rsidRPr="001D5898" w:rsidRDefault="00762EB6" w:rsidP="00FC08DF">
            <w:pPr>
              <w:spacing w:after="120"/>
              <w:rPr>
                <w:rFonts w:cstheme="minorHAnsi"/>
                <w:color w:val="FF0000"/>
              </w:rPr>
            </w:pPr>
            <w:r w:rsidRPr="001D5898">
              <w:rPr>
                <w:rFonts w:cstheme="minorHAnsi"/>
                <w:color w:val="FF0000"/>
              </w:rPr>
              <w:t>0.75</w:t>
            </w:r>
          </w:p>
          <w:p w14:paraId="559DD6AB" w14:textId="0DD54A15" w:rsidR="00762EB6" w:rsidRPr="001D5898" w:rsidRDefault="00762EB6" w:rsidP="00FC08DF">
            <w:pPr>
              <w:spacing w:after="120"/>
              <w:rPr>
                <w:rFonts w:cstheme="minorHAnsi"/>
              </w:rPr>
            </w:pPr>
            <w:r w:rsidRPr="001D5898">
              <w:rPr>
                <w:rFonts w:cstheme="minorHAnsi"/>
              </w:rPr>
              <w:t>0.50</w:t>
            </w:r>
          </w:p>
        </w:tc>
        <w:tc>
          <w:tcPr>
            <w:tcW w:w="1002" w:type="dxa"/>
          </w:tcPr>
          <w:p w14:paraId="0E2EA5AC" w14:textId="77777777" w:rsidR="001E0621" w:rsidRPr="001D5898" w:rsidRDefault="00B6668A" w:rsidP="00FC08DF">
            <w:pPr>
              <w:spacing w:after="120"/>
              <w:rPr>
                <w:rFonts w:cstheme="minorHAnsi"/>
                <w:color w:val="FF0000"/>
              </w:rPr>
            </w:pPr>
            <w:r w:rsidRPr="001D5898">
              <w:rPr>
                <w:rFonts w:cstheme="minorHAnsi"/>
                <w:color w:val="FF0000"/>
              </w:rPr>
              <w:t>0.76</w:t>
            </w:r>
          </w:p>
          <w:p w14:paraId="184EC711" w14:textId="12338B63" w:rsidR="00B6668A" w:rsidRPr="001D5898" w:rsidRDefault="00B6668A" w:rsidP="00FC08DF">
            <w:pPr>
              <w:spacing w:after="120"/>
              <w:rPr>
                <w:rFonts w:cstheme="minorHAnsi"/>
              </w:rPr>
            </w:pPr>
            <w:r w:rsidRPr="001D5898">
              <w:rPr>
                <w:rFonts w:cstheme="minorHAnsi"/>
              </w:rPr>
              <w:t>0.50</w:t>
            </w:r>
          </w:p>
        </w:tc>
        <w:tc>
          <w:tcPr>
            <w:tcW w:w="1002" w:type="dxa"/>
          </w:tcPr>
          <w:p w14:paraId="7D31EF2D" w14:textId="77777777" w:rsidR="001E0621" w:rsidRPr="001D5898" w:rsidRDefault="00F56930" w:rsidP="00FC08DF">
            <w:pPr>
              <w:spacing w:after="120"/>
              <w:rPr>
                <w:rFonts w:cstheme="minorHAnsi"/>
                <w:color w:val="FF0000"/>
              </w:rPr>
            </w:pPr>
            <w:r w:rsidRPr="001D5898">
              <w:rPr>
                <w:rFonts w:cstheme="minorHAnsi"/>
                <w:color w:val="FF0000"/>
              </w:rPr>
              <w:t>0.77</w:t>
            </w:r>
          </w:p>
          <w:p w14:paraId="6DC8B811" w14:textId="40B40040" w:rsidR="00F56930" w:rsidRPr="001D5898" w:rsidRDefault="00F56930" w:rsidP="00FC08DF">
            <w:pPr>
              <w:spacing w:after="120"/>
              <w:rPr>
                <w:rFonts w:cstheme="minorHAnsi"/>
              </w:rPr>
            </w:pPr>
            <w:r w:rsidRPr="001D5898">
              <w:rPr>
                <w:rFonts w:cstheme="minorHAnsi"/>
              </w:rPr>
              <w:t>0.60</w:t>
            </w:r>
          </w:p>
        </w:tc>
        <w:tc>
          <w:tcPr>
            <w:tcW w:w="1002" w:type="dxa"/>
          </w:tcPr>
          <w:p w14:paraId="605486AD" w14:textId="77777777" w:rsidR="001E0621" w:rsidRPr="001D5898" w:rsidRDefault="00664C2C" w:rsidP="00FC08DF">
            <w:pPr>
              <w:spacing w:after="120"/>
              <w:rPr>
                <w:rFonts w:cstheme="minorHAnsi"/>
                <w:color w:val="FF0000"/>
              </w:rPr>
            </w:pPr>
            <w:r w:rsidRPr="001D5898">
              <w:rPr>
                <w:rFonts w:cstheme="minorHAnsi"/>
                <w:color w:val="FF0000"/>
              </w:rPr>
              <w:t>0.77</w:t>
            </w:r>
          </w:p>
          <w:p w14:paraId="66396EBE" w14:textId="558F4656" w:rsidR="00664C2C" w:rsidRPr="001D5898" w:rsidRDefault="00664C2C" w:rsidP="00FC08DF">
            <w:pPr>
              <w:spacing w:after="120"/>
              <w:rPr>
                <w:rFonts w:cstheme="minorHAnsi"/>
              </w:rPr>
            </w:pPr>
            <w:r w:rsidRPr="001D5898">
              <w:rPr>
                <w:rFonts w:cstheme="minorHAnsi"/>
              </w:rPr>
              <w:t>0.60</w:t>
            </w:r>
          </w:p>
        </w:tc>
        <w:tc>
          <w:tcPr>
            <w:tcW w:w="1002" w:type="dxa"/>
          </w:tcPr>
          <w:p w14:paraId="4E7CA885" w14:textId="77777777" w:rsidR="001E0621" w:rsidRPr="001D5898" w:rsidRDefault="002F4D4A" w:rsidP="00FC08DF">
            <w:pPr>
              <w:spacing w:after="120"/>
              <w:rPr>
                <w:rFonts w:cstheme="minorHAnsi"/>
                <w:color w:val="FF0000"/>
              </w:rPr>
            </w:pPr>
            <w:r w:rsidRPr="001D5898">
              <w:rPr>
                <w:rFonts w:cstheme="minorHAnsi"/>
                <w:color w:val="FF0000"/>
              </w:rPr>
              <w:t>0.75</w:t>
            </w:r>
          </w:p>
          <w:p w14:paraId="5A840B99" w14:textId="5DAD113F" w:rsidR="002F4D4A" w:rsidRPr="001D5898" w:rsidRDefault="002F4D4A" w:rsidP="00FC08DF">
            <w:pPr>
              <w:spacing w:after="120"/>
              <w:rPr>
                <w:rFonts w:cstheme="minorHAnsi"/>
              </w:rPr>
            </w:pPr>
            <w:r w:rsidRPr="001D5898">
              <w:rPr>
                <w:rFonts w:cstheme="minorHAnsi"/>
              </w:rPr>
              <w:t>0.40</w:t>
            </w:r>
          </w:p>
        </w:tc>
      </w:tr>
      <w:tr w:rsidR="0050223E" w:rsidRPr="001D5898" w14:paraId="56294213" w14:textId="77777777" w:rsidTr="0032756E">
        <w:tc>
          <w:tcPr>
            <w:tcW w:w="1001"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1001" w:type="dxa"/>
          </w:tcPr>
          <w:p w14:paraId="70312AD9" w14:textId="77777777" w:rsidR="001E0621" w:rsidRPr="001D5898" w:rsidRDefault="00D34C6E" w:rsidP="00FC08DF">
            <w:pPr>
              <w:spacing w:after="120"/>
              <w:rPr>
                <w:rFonts w:cstheme="minorHAnsi"/>
                <w:color w:val="FF0000"/>
              </w:rPr>
            </w:pPr>
            <w:r w:rsidRPr="001D5898">
              <w:rPr>
                <w:rFonts w:cstheme="minorHAnsi"/>
                <w:color w:val="FF0000"/>
              </w:rPr>
              <w:t>0.78</w:t>
            </w:r>
          </w:p>
          <w:p w14:paraId="16AD5A84" w14:textId="2E70D84F" w:rsidR="00D34C6E" w:rsidRPr="001D5898" w:rsidRDefault="00D34C6E" w:rsidP="00FC08DF">
            <w:pPr>
              <w:spacing w:after="120"/>
              <w:rPr>
                <w:rFonts w:cstheme="minorHAnsi"/>
              </w:rPr>
            </w:pPr>
            <w:r w:rsidRPr="001D5898">
              <w:rPr>
                <w:rFonts w:cstheme="minorHAnsi"/>
              </w:rPr>
              <w:t>0.44</w:t>
            </w:r>
          </w:p>
        </w:tc>
        <w:tc>
          <w:tcPr>
            <w:tcW w:w="1002" w:type="dxa"/>
          </w:tcPr>
          <w:p w14:paraId="121BD8AD" w14:textId="77777777" w:rsidR="001E0621" w:rsidRPr="001D5898" w:rsidRDefault="00F93F9C" w:rsidP="00FC08DF">
            <w:pPr>
              <w:spacing w:after="120"/>
              <w:rPr>
                <w:rFonts w:cstheme="minorHAnsi"/>
                <w:color w:val="FF0000"/>
              </w:rPr>
            </w:pPr>
            <w:r w:rsidRPr="001D5898">
              <w:rPr>
                <w:rFonts w:cstheme="minorHAnsi"/>
                <w:color w:val="FF0000"/>
              </w:rPr>
              <w:t>0.98</w:t>
            </w:r>
          </w:p>
          <w:p w14:paraId="37550B29" w14:textId="59DFA8D5" w:rsidR="00F93F9C" w:rsidRPr="001D5898" w:rsidRDefault="00F93F9C" w:rsidP="00FC08DF">
            <w:pPr>
              <w:spacing w:after="120"/>
              <w:rPr>
                <w:rFonts w:cstheme="minorHAnsi"/>
              </w:rPr>
            </w:pPr>
            <w:r w:rsidRPr="001D5898">
              <w:rPr>
                <w:rFonts w:cstheme="minorHAnsi"/>
              </w:rPr>
              <w:t>0.06</w:t>
            </w:r>
          </w:p>
        </w:tc>
        <w:tc>
          <w:tcPr>
            <w:tcW w:w="1002" w:type="dxa"/>
          </w:tcPr>
          <w:p w14:paraId="7F5E2B53" w14:textId="77777777" w:rsidR="001E0621" w:rsidRPr="001D5898" w:rsidRDefault="00FE12A8" w:rsidP="00FC08DF">
            <w:pPr>
              <w:spacing w:after="120"/>
              <w:rPr>
                <w:rFonts w:cstheme="minorHAnsi"/>
                <w:color w:val="FF0000"/>
              </w:rPr>
            </w:pPr>
            <w:r w:rsidRPr="001D5898">
              <w:rPr>
                <w:rFonts w:cstheme="minorHAnsi"/>
                <w:color w:val="FF0000"/>
              </w:rPr>
              <w:t>0.91</w:t>
            </w:r>
          </w:p>
          <w:p w14:paraId="313517A7" w14:textId="168FAF81" w:rsidR="00FE12A8" w:rsidRPr="001D5898" w:rsidRDefault="00FE12A8" w:rsidP="00FC08DF">
            <w:pPr>
              <w:spacing w:after="120"/>
              <w:rPr>
                <w:rFonts w:cstheme="minorHAnsi"/>
              </w:rPr>
            </w:pPr>
            <w:r w:rsidRPr="001D5898">
              <w:rPr>
                <w:rFonts w:cstheme="minorHAnsi"/>
              </w:rPr>
              <w:t>0.06</w:t>
            </w:r>
          </w:p>
        </w:tc>
        <w:tc>
          <w:tcPr>
            <w:tcW w:w="1002" w:type="dxa"/>
          </w:tcPr>
          <w:p w14:paraId="6AFBA997" w14:textId="77777777" w:rsidR="001E0621" w:rsidRPr="001D5898" w:rsidRDefault="00762EB6" w:rsidP="00FC08DF">
            <w:pPr>
              <w:spacing w:after="120"/>
              <w:rPr>
                <w:rFonts w:cstheme="minorHAnsi"/>
                <w:color w:val="FF0000"/>
              </w:rPr>
            </w:pPr>
            <w:r w:rsidRPr="001D5898">
              <w:rPr>
                <w:rFonts w:cstheme="minorHAnsi"/>
                <w:color w:val="FF0000"/>
              </w:rPr>
              <w:t>0.98</w:t>
            </w:r>
          </w:p>
          <w:p w14:paraId="13E9A61E" w14:textId="2D25CB16" w:rsidR="00762EB6" w:rsidRPr="001D5898" w:rsidRDefault="00762EB6" w:rsidP="00FC08DF">
            <w:pPr>
              <w:spacing w:after="120"/>
              <w:rPr>
                <w:rFonts w:cstheme="minorHAnsi"/>
              </w:rPr>
            </w:pPr>
            <w:r w:rsidRPr="001D5898">
              <w:rPr>
                <w:rFonts w:cstheme="minorHAnsi"/>
              </w:rPr>
              <w:t>0.06</w:t>
            </w:r>
          </w:p>
        </w:tc>
        <w:tc>
          <w:tcPr>
            <w:tcW w:w="1002" w:type="dxa"/>
          </w:tcPr>
          <w:p w14:paraId="30681062" w14:textId="77777777" w:rsidR="001E0621" w:rsidRPr="001D5898" w:rsidRDefault="00B6668A" w:rsidP="00FC08DF">
            <w:pPr>
              <w:spacing w:after="120"/>
              <w:rPr>
                <w:rFonts w:cstheme="minorHAnsi"/>
                <w:color w:val="FF0000"/>
              </w:rPr>
            </w:pPr>
            <w:r w:rsidRPr="001D5898">
              <w:rPr>
                <w:rFonts w:cstheme="minorHAnsi"/>
                <w:color w:val="FF0000"/>
              </w:rPr>
              <w:t>0.93</w:t>
            </w:r>
          </w:p>
          <w:p w14:paraId="7C82351E" w14:textId="35984065" w:rsidR="00B6668A" w:rsidRPr="001D5898" w:rsidRDefault="00B6668A" w:rsidP="00FC08DF">
            <w:pPr>
              <w:spacing w:after="120"/>
              <w:rPr>
                <w:rFonts w:cstheme="minorHAnsi"/>
              </w:rPr>
            </w:pPr>
            <w:r w:rsidRPr="001D5898">
              <w:rPr>
                <w:rFonts w:cstheme="minorHAnsi"/>
              </w:rPr>
              <w:t>0.19</w:t>
            </w:r>
          </w:p>
        </w:tc>
        <w:tc>
          <w:tcPr>
            <w:tcW w:w="1002" w:type="dxa"/>
          </w:tcPr>
          <w:p w14:paraId="3B24EFBA" w14:textId="77777777" w:rsidR="001E0621" w:rsidRPr="001D5898" w:rsidRDefault="00F56930" w:rsidP="00FC08DF">
            <w:pPr>
              <w:spacing w:after="120"/>
              <w:rPr>
                <w:rFonts w:cstheme="minorHAnsi"/>
                <w:color w:val="FF0000"/>
              </w:rPr>
            </w:pPr>
            <w:r w:rsidRPr="001D5898">
              <w:rPr>
                <w:rFonts w:cstheme="minorHAnsi"/>
                <w:color w:val="FF0000"/>
              </w:rPr>
              <w:t>0.96</w:t>
            </w:r>
          </w:p>
          <w:p w14:paraId="76F8DEBF" w14:textId="2351ED5C" w:rsidR="00F56930" w:rsidRPr="001D5898" w:rsidRDefault="00F56930" w:rsidP="00FC08DF">
            <w:pPr>
              <w:spacing w:after="120"/>
              <w:rPr>
                <w:rFonts w:cstheme="minorHAnsi"/>
              </w:rPr>
            </w:pPr>
            <w:r w:rsidRPr="001D5898">
              <w:rPr>
                <w:rFonts w:cstheme="minorHAnsi"/>
              </w:rPr>
              <w:t>0.19</w:t>
            </w:r>
          </w:p>
        </w:tc>
        <w:tc>
          <w:tcPr>
            <w:tcW w:w="1002" w:type="dxa"/>
          </w:tcPr>
          <w:p w14:paraId="63417CDB" w14:textId="77777777" w:rsidR="001E0621" w:rsidRPr="001D5898" w:rsidRDefault="00664C2C" w:rsidP="00FC08DF">
            <w:pPr>
              <w:spacing w:after="120"/>
              <w:rPr>
                <w:rFonts w:cstheme="minorHAnsi"/>
                <w:color w:val="FF0000"/>
              </w:rPr>
            </w:pPr>
            <w:r w:rsidRPr="001D5898">
              <w:rPr>
                <w:rFonts w:cstheme="minorHAnsi"/>
                <w:color w:val="FF0000"/>
              </w:rPr>
              <w:t>0.96</w:t>
            </w:r>
          </w:p>
          <w:p w14:paraId="6A48D04B" w14:textId="4ACD7546" w:rsidR="00664C2C" w:rsidRPr="001D5898" w:rsidRDefault="00664C2C" w:rsidP="00FC08DF">
            <w:pPr>
              <w:spacing w:after="120"/>
              <w:rPr>
                <w:rFonts w:cstheme="minorHAnsi"/>
              </w:rPr>
            </w:pPr>
            <w:r w:rsidRPr="001D5898">
              <w:rPr>
                <w:rFonts w:cstheme="minorHAnsi"/>
              </w:rPr>
              <w:t>0.19</w:t>
            </w:r>
          </w:p>
        </w:tc>
        <w:tc>
          <w:tcPr>
            <w:tcW w:w="1002" w:type="dxa"/>
          </w:tcPr>
          <w:p w14:paraId="24E3E39E" w14:textId="77777777" w:rsidR="001E0621" w:rsidRPr="001D5898" w:rsidRDefault="002F4D4A" w:rsidP="00FC08DF">
            <w:pPr>
              <w:spacing w:after="120"/>
              <w:rPr>
                <w:rFonts w:cstheme="minorHAnsi"/>
                <w:color w:val="FF0000"/>
              </w:rPr>
            </w:pPr>
            <w:r w:rsidRPr="001D5898">
              <w:rPr>
                <w:rFonts w:cstheme="minorHAnsi"/>
                <w:color w:val="FF0000"/>
              </w:rPr>
              <w:t>0.93</w:t>
            </w:r>
          </w:p>
          <w:p w14:paraId="6D544D60" w14:textId="72789390" w:rsidR="002F4D4A" w:rsidRPr="001D5898" w:rsidRDefault="002F4D4A" w:rsidP="00FC08DF">
            <w:pPr>
              <w:spacing w:after="120"/>
              <w:rPr>
                <w:rFonts w:cstheme="minorHAnsi"/>
              </w:rPr>
            </w:pPr>
            <w:r w:rsidRPr="001D5898">
              <w:rPr>
                <w:rFonts w:cstheme="minorHAnsi"/>
              </w:rPr>
              <w:t>0.12</w:t>
            </w:r>
          </w:p>
        </w:tc>
      </w:tr>
      <w:tr w:rsidR="0050223E" w:rsidRPr="001D5898" w14:paraId="282C8CEC" w14:textId="77777777" w:rsidTr="0032756E">
        <w:tc>
          <w:tcPr>
            <w:tcW w:w="1001"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1001" w:type="dxa"/>
          </w:tcPr>
          <w:p w14:paraId="6804C097" w14:textId="77777777" w:rsidR="001E0621" w:rsidRPr="001D5898" w:rsidRDefault="00D34C6E" w:rsidP="00FC08DF">
            <w:pPr>
              <w:spacing w:after="120"/>
              <w:rPr>
                <w:rFonts w:cstheme="minorHAnsi"/>
                <w:color w:val="FF0000"/>
              </w:rPr>
            </w:pPr>
            <w:r w:rsidRPr="001D5898">
              <w:rPr>
                <w:rFonts w:cstheme="minorHAnsi"/>
                <w:color w:val="FF0000"/>
              </w:rPr>
              <w:t>0.79</w:t>
            </w:r>
          </w:p>
          <w:p w14:paraId="30F6F1A2" w14:textId="71ABB060" w:rsidR="00D34C6E" w:rsidRPr="001D5898" w:rsidRDefault="00D34C6E" w:rsidP="00FC08DF">
            <w:pPr>
              <w:spacing w:after="120"/>
              <w:rPr>
                <w:rFonts w:cstheme="minorHAnsi"/>
              </w:rPr>
            </w:pPr>
            <w:r w:rsidRPr="001D5898">
              <w:rPr>
                <w:rFonts w:cstheme="minorHAnsi"/>
              </w:rPr>
              <w:t>0.42</w:t>
            </w:r>
          </w:p>
        </w:tc>
        <w:tc>
          <w:tcPr>
            <w:tcW w:w="1002" w:type="dxa"/>
          </w:tcPr>
          <w:p w14:paraId="45DD50F9" w14:textId="77777777" w:rsidR="001E0621" w:rsidRPr="001D5898" w:rsidRDefault="00F93F9C" w:rsidP="00FC08DF">
            <w:pPr>
              <w:spacing w:after="120"/>
              <w:rPr>
                <w:rFonts w:cstheme="minorHAnsi"/>
                <w:color w:val="FF0000"/>
              </w:rPr>
            </w:pPr>
            <w:r w:rsidRPr="001D5898">
              <w:rPr>
                <w:rFonts w:cstheme="minorHAnsi"/>
                <w:color w:val="FF0000"/>
              </w:rPr>
              <w:t>0.85</w:t>
            </w:r>
          </w:p>
          <w:p w14:paraId="084032FD" w14:textId="06055DE9" w:rsidR="00F93F9C" w:rsidRPr="001D5898" w:rsidRDefault="00F93F9C" w:rsidP="00FC08DF">
            <w:pPr>
              <w:spacing w:after="120"/>
              <w:rPr>
                <w:rFonts w:cstheme="minorHAnsi"/>
              </w:rPr>
            </w:pPr>
            <w:r w:rsidRPr="001D5898">
              <w:rPr>
                <w:rFonts w:cstheme="minorHAnsi"/>
              </w:rPr>
              <w:t>0.11</w:t>
            </w:r>
          </w:p>
        </w:tc>
        <w:tc>
          <w:tcPr>
            <w:tcW w:w="1002" w:type="dxa"/>
          </w:tcPr>
          <w:p w14:paraId="22E15328" w14:textId="77777777" w:rsidR="001E0621" w:rsidRPr="001D5898" w:rsidRDefault="00FE12A8" w:rsidP="00FC08DF">
            <w:pPr>
              <w:spacing w:after="120"/>
              <w:rPr>
                <w:rFonts w:cstheme="minorHAnsi"/>
                <w:color w:val="FF0000"/>
              </w:rPr>
            </w:pPr>
            <w:r w:rsidRPr="001D5898">
              <w:rPr>
                <w:rFonts w:cstheme="minorHAnsi"/>
                <w:color w:val="FF0000"/>
              </w:rPr>
              <w:t>0.81</w:t>
            </w:r>
          </w:p>
          <w:p w14:paraId="2E7F82BB" w14:textId="7A08DB4A" w:rsidR="00FE12A8" w:rsidRPr="001D5898" w:rsidRDefault="00FE12A8" w:rsidP="00FC08DF">
            <w:pPr>
              <w:spacing w:after="120"/>
              <w:rPr>
                <w:rFonts w:cstheme="minorHAnsi"/>
              </w:rPr>
            </w:pPr>
            <w:r w:rsidRPr="001D5898">
              <w:rPr>
                <w:rFonts w:cstheme="minorHAnsi"/>
              </w:rPr>
              <w:t>0.10</w:t>
            </w:r>
          </w:p>
        </w:tc>
        <w:tc>
          <w:tcPr>
            <w:tcW w:w="1002" w:type="dxa"/>
          </w:tcPr>
          <w:p w14:paraId="5FB8757D" w14:textId="77777777" w:rsidR="001E0621" w:rsidRPr="001D5898" w:rsidRDefault="00762EB6" w:rsidP="00FC08DF">
            <w:pPr>
              <w:spacing w:after="120"/>
              <w:rPr>
                <w:rFonts w:cstheme="minorHAnsi"/>
                <w:color w:val="FF0000"/>
              </w:rPr>
            </w:pPr>
            <w:r w:rsidRPr="001D5898">
              <w:rPr>
                <w:rFonts w:cstheme="minorHAnsi"/>
                <w:color w:val="FF0000"/>
              </w:rPr>
              <w:t>0.85</w:t>
            </w:r>
          </w:p>
          <w:p w14:paraId="2BEA017A" w14:textId="068CB16B" w:rsidR="00762EB6" w:rsidRPr="001D5898" w:rsidRDefault="00762EB6" w:rsidP="00FC08DF">
            <w:pPr>
              <w:spacing w:after="120"/>
              <w:rPr>
                <w:rFonts w:cstheme="minorHAnsi"/>
              </w:rPr>
            </w:pPr>
            <w:r w:rsidRPr="001D5898">
              <w:rPr>
                <w:rFonts w:cstheme="minorHAnsi"/>
              </w:rPr>
              <w:t>0.11</w:t>
            </w:r>
          </w:p>
        </w:tc>
        <w:tc>
          <w:tcPr>
            <w:tcW w:w="1002" w:type="dxa"/>
          </w:tcPr>
          <w:p w14:paraId="3691DF9D" w14:textId="77777777" w:rsidR="001E0621" w:rsidRPr="001D5898" w:rsidRDefault="00B6668A" w:rsidP="00FC08DF">
            <w:pPr>
              <w:spacing w:after="120"/>
              <w:rPr>
                <w:rFonts w:cstheme="minorHAnsi"/>
                <w:color w:val="FF0000"/>
              </w:rPr>
            </w:pPr>
            <w:r w:rsidRPr="001D5898">
              <w:rPr>
                <w:rFonts w:cstheme="minorHAnsi"/>
                <w:color w:val="FF0000"/>
              </w:rPr>
              <w:t>0.84</w:t>
            </w:r>
          </w:p>
          <w:p w14:paraId="0D204506" w14:textId="1618C594" w:rsidR="00B6668A" w:rsidRPr="001D5898" w:rsidRDefault="00B6668A" w:rsidP="00FC08DF">
            <w:pPr>
              <w:spacing w:after="120"/>
              <w:rPr>
                <w:rFonts w:cstheme="minorHAnsi"/>
              </w:rPr>
            </w:pPr>
            <w:r w:rsidRPr="001D5898">
              <w:rPr>
                <w:rFonts w:cstheme="minorHAnsi"/>
              </w:rPr>
              <w:t>0.27</w:t>
            </w:r>
          </w:p>
        </w:tc>
        <w:tc>
          <w:tcPr>
            <w:tcW w:w="1002" w:type="dxa"/>
          </w:tcPr>
          <w:p w14:paraId="01DB9D7B" w14:textId="77777777" w:rsidR="001E0621" w:rsidRPr="001D5898" w:rsidRDefault="00F56930" w:rsidP="00FC08DF">
            <w:pPr>
              <w:spacing w:after="120"/>
              <w:rPr>
                <w:rFonts w:cstheme="minorHAnsi"/>
                <w:color w:val="FF0000"/>
              </w:rPr>
            </w:pPr>
            <w:r w:rsidRPr="001D5898">
              <w:rPr>
                <w:rFonts w:cstheme="minorHAnsi"/>
                <w:color w:val="FF0000"/>
              </w:rPr>
              <w:t>0.85</w:t>
            </w:r>
          </w:p>
          <w:p w14:paraId="108C7B46" w14:textId="3BC6C375" w:rsidR="00F56930" w:rsidRPr="001D5898" w:rsidRDefault="00F56930" w:rsidP="00FC08DF">
            <w:pPr>
              <w:spacing w:after="120"/>
              <w:rPr>
                <w:rFonts w:cstheme="minorHAnsi"/>
              </w:rPr>
            </w:pPr>
            <w:r w:rsidRPr="001D5898">
              <w:rPr>
                <w:rFonts w:cstheme="minorHAnsi"/>
              </w:rPr>
              <w:t>0.29</w:t>
            </w:r>
          </w:p>
        </w:tc>
        <w:tc>
          <w:tcPr>
            <w:tcW w:w="1002" w:type="dxa"/>
          </w:tcPr>
          <w:p w14:paraId="6F55A16D" w14:textId="77777777" w:rsidR="001E0621" w:rsidRPr="001D5898" w:rsidRDefault="00664C2C" w:rsidP="00FC08DF">
            <w:pPr>
              <w:spacing w:after="120"/>
              <w:rPr>
                <w:rFonts w:cstheme="minorHAnsi"/>
                <w:color w:val="FF0000"/>
              </w:rPr>
            </w:pPr>
            <w:r w:rsidRPr="001D5898">
              <w:rPr>
                <w:rFonts w:cstheme="minorHAnsi"/>
                <w:color w:val="FF0000"/>
              </w:rPr>
              <w:t>0.85</w:t>
            </w:r>
          </w:p>
          <w:p w14:paraId="6094F965" w14:textId="6561770A" w:rsidR="00664C2C" w:rsidRPr="001D5898" w:rsidRDefault="00664C2C" w:rsidP="00FC08DF">
            <w:pPr>
              <w:spacing w:after="120"/>
              <w:rPr>
                <w:rFonts w:cstheme="minorHAnsi"/>
              </w:rPr>
            </w:pPr>
            <w:r w:rsidRPr="001D5898">
              <w:rPr>
                <w:rFonts w:cstheme="minorHAnsi"/>
              </w:rPr>
              <w:t>0.29</w:t>
            </w:r>
          </w:p>
        </w:tc>
        <w:tc>
          <w:tcPr>
            <w:tcW w:w="1002" w:type="dxa"/>
          </w:tcPr>
          <w:p w14:paraId="1BBF8F60" w14:textId="77777777" w:rsidR="001E0621" w:rsidRPr="001D5898" w:rsidRDefault="002F4D4A" w:rsidP="00FC08DF">
            <w:pPr>
              <w:spacing w:after="120"/>
              <w:rPr>
                <w:rFonts w:cstheme="minorHAnsi"/>
                <w:color w:val="FF0000"/>
              </w:rPr>
            </w:pPr>
            <w:r w:rsidRPr="001D5898">
              <w:rPr>
                <w:rFonts w:cstheme="minorHAnsi"/>
                <w:color w:val="FF0000"/>
              </w:rPr>
              <w:t>0.83</w:t>
            </w:r>
          </w:p>
          <w:p w14:paraId="37FE0C59" w14:textId="219E800A" w:rsidR="002F4D4A" w:rsidRPr="001D5898" w:rsidRDefault="002F4D4A" w:rsidP="00FC08DF">
            <w:pPr>
              <w:spacing w:after="120"/>
              <w:rPr>
                <w:rFonts w:cstheme="minorHAnsi"/>
              </w:rPr>
            </w:pPr>
            <w:r w:rsidRPr="001D5898">
              <w:rPr>
                <w:rFonts w:cstheme="minorHAnsi"/>
              </w:rPr>
              <w:t>0.19</w:t>
            </w:r>
          </w:p>
        </w:tc>
      </w:tr>
      <w:tr w:rsidR="0050223E" w:rsidRPr="001D5898" w14:paraId="32A7BA99" w14:textId="77777777" w:rsidTr="0032756E">
        <w:tc>
          <w:tcPr>
            <w:tcW w:w="1001" w:type="dxa"/>
          </w:tcPr>
          <w:p w14:paraId="5027045D" w14:textId="77777777" w:rsidR="001E0621" w:rsidRPr="001D5898" w:rsidRDefault="001E0621" w:rsidP="00FC08DF">
            <w:pPr>
              <w:spacing w:after="120"/>
              <w:rPr>
                <w:rFonts w:cstheme="minorHAnsi"/>
              </w:rPr>
            </w:pPr>
            <w:r w:rsidRPr="001D5898">
              <w:rPr>
                <w:rFonts w:cstheme="minorHAnsi"/>
              </w:rPr>
              <w:t>Model score (5CV)</w:t>
            </w:r>
          </w:p>
        </w:tc>
        <w:tc>
          <w:tcPr>
            <w:tcW w:w="1001" w:type="dxa"/>
          </w:tcPr>
          <w:p w14:paraId="03DF3A55" w14:textId="658F05EF" w:rsidR="001E0621" w:rsidRPr="001D5898" w:rsidRDefault="002B1B1E" w:rsidP="00FC08DF">
            <w:pPr>
              <w:spacing w:after="120"/>
              <w:rPr>
                <w:rFonts w:cstheme="minorHAnsi"/>
              </w:rPr>
            </w:pPr>
            <w:r w:rsidRPr="001D5898">
              <w:rPr>
                <w:rFonts w:cstheme="minorHAnsi"/>
              </w:rPr>
              <w:t>0.66039</w:t>
            </w:r>
          </w:p>
        </w:tc>
        <w:tc>
          <w:tcPr>
            <w:tcW w:w="1002" w:type="dxa"/>
          </w:tcPr>
          <w:p w14:paraId="25CD7A7D" w14:textId="0C2C17A9" w:rsidR="001E0621" w:rsidRPr="001D5898" w:rsidRDefault="003629A5" w:rsidP="00FC08DF">
            <w:pPr>
              <w:spacing w:after="120"/>
              <w:rPr>
                <w:rFonts w:cstheme="minorHAnsi"/>
              </w:rPr>
            </w:pPr>
            <w:r w:rsidRPr="001D5898">
              <w:rPr>
                <w:rFonts w:cstheme="minorHAnsi"/>
              </w:rPr>
              <w:t>0.70920</w:t>
            </w:r>
          </w:p>
        </w:tc>
        <w:tc>
          <w:tcPr>
            <w:tcW w:w="1002" w:type="dxa"/>
          </w:tcPr>
          <w:p w14:paraId="56E0DC4F" w14:textId="6F81C33D" w:rsidR="001E0621" w:rsidRPr="001D5898" w:rsidRDefault="008C3FD7" w:rsidP="00FC08DF">
            <w:pPr>
              <w:spacing w:after="120"/>
              <w:rPr>
                <w:rFonts w:cstheme="minorHAnsi"/>
              </w:rPr>
            </w:pPr>
            <w:r w:rsidRPr="001D5898">
              <w:rPr>
                <w:rFonts w:cstheme="minorHAnsi"/>
              </w:rPr>
              <w:t>0.66721</w:t>
            </w:r>
          </w:p>
        </w:tc>
        <w:tc>
          <w:tcPr>
            <w:tcW w:w="1002" w:type="dxa"/>
          </w:tcPr>
          <w:p w14:paraId="0B70A6CF" w14:textId="65DDA9EB" w:rsidR="001E0621" w:rsidRPr="001D5898" w:rsidRDefault="004C0CC3" w:rsidP="00FC08DF">
            <w:pPr>
              <w:spacing w:after="120"/>
              <w:rPr>
                <w:rFonts w:cstheme="minorHAnsi"/>
              </w:rPr>
            </w:pPr>
            <w:r w:rsidRPr="001D5898">
              <w:rPr>
                <w:rFonts w:cstheme="minorHAnsi"/>
              </w:rPr>
              <w:t>0.74166</w:t>
            </w:r>
          </w:p>
        </w:tc>
        <w:tc>
          <w:tcPr>
            <w:tcW w:w="1002" w:type="dxa"/>
          </w:tcPr>
          <w:p w14:paraId="7BBBFA15" w14:textId="44AF1E50" w:rsidR="001E0621" w:rsidRPr="001D5898" w:rsidRDefault="0031105C" w:rsidP="00FC08DF">
            <w:pPr>
              <w:spacing w:after="120"/>
              <w:rPr>
                <w:rFonts w:cstheme="minorHAnsi"/>
              </w:rPr>
            </w:pPr>
            <w:r w:rsidRPr="001D5898">
              <w:rPr>
                <w:rFonts w:cstheme="minorHAnsi"/>
              </w:rPr>
              <w:t>0.71243</w:t>
            </w:r>
          </w:p>
        </w:tc>
        <w:tc>
          <w:tcPr>
            <w:tcW w:w="1002" w:type="dxa"/>
          </w:tcPr>
          <w:p w14:paraId="7576023E" w14:textId="551101A1" w:rsidR="001E0621" w:rsidRPr="001D5898" w:rsidRDefault="0050223E" w:rsidP="00FC08DF">
            <w:pPr>
              <w:spacing w:after="120"/>
              <w:rPr>
                <w:rFonts w:cstheme="minorHAnsi"/>
              </w:rPr>
            </w:pPr>
            <w:r w:rsidRPr="001D5898">
              <w:rPr>
                <w:rFonts w:cstheme="minorHAnsi"/>
              </w:rPr>
              <w:t>0.72538</w:t>
            </w:r>
          </w:p>
        </w:tc>
        <w:tc>
          <w:tcPr>
            <w:tcW w:w="1002" w:type="dxa"/>
          </w:tcPr>
          <w:p w14:paraId="4B410639" w14:textId="4B749508" w:rsidR="001E0621" w:rsidRPr="001D5898" w:rsidRDefault="007F47B8" w:rsidP="00FC08DF">
            <w:pPr>
              <w:spacing w:after="120"/>
              <w:rPr>
                <w:rFonts w:cstheme="minorHAnsi"/>
              </w:rPr>
            </w:pPr>
            <w:r w:rsidRPr="001D5898">
              <w:rPr>
                <w:rFonts w:cstheme="minorHAnsi"/>
              </w:rPr>
              <w:t>0.72872</w:t>
            </w:r>
          </w:p>
        </w:tc>
        <w:tc>
          <w:tcPr>
            <w:tcW w:w="1002" w:type="dxa"/>
          </w:tcPr>
          <w:p w14:paraId="1898A2BC" w14:textId="3C7F1D31" w:rsidR="001E0621" w:rsidRPr="001D5898" w:rsidRDefault="006C247A" w:rsidP="00FC08DF">
            <w:pPr>
              <w:spacing w:after="120"/>
              <w:rPr>
                <w:rFonts w:cstheme="minorHAnsi"/>
              </w:rPr>
            </w:pPr>
            <w:r w:rsidRPr="001D5898">
              <w:rPr>
                <w:rFonts w:cstheme="minorHAnsi"/>
              </w:rPr>
              <w:t>0.73501</w:t>
            </w:r>
          </w:p>
        </w:tc>
      </w:tr>
    </w:tbl>
    <w:p w14:paraId="67AE512D" w14:textId="77777777" w:rsidR="001E0621" w:rsidRPr="001D5898" w:rsidRDefault="001E0621" w:rsidP="00FC08DF">
      <w:pPr>
        <w:spacing w:after="120"/>
        <w:rPr>
          <w:rFonts w:cstheme="minorHAnsi"/>
        </w:rPr>
      </w:pPr>
    </w:p>
    <w:p w14:paraId="1F5EFEEF" w14:textId="77777777" w:rsidR="003D6950" w:rsidRPr="001D5898" w:rsidRDefault="003D6950" w:rsidP="00FC08DF">
      <w:pPr>
        <w:spacing w:after="120"/>
        <w:rPr>
          <w:rFonts w:cstheme="minorHAnsi"/>
        </w:rPr>
      </w:pPr>
    </w:p>
    <w:p w14:paraId="1A5997D1" w14:textId="7C168CCC"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Discussion</w:t>
      </w:r>
    </w:p>
    <w:p w14:paraId="08245A03" w14:textId="759DC7C7" w:rsidR="00330362" w:rsidRPr="001D5898" w:rsidRDefault="00330362" w:rsidP="00FC08DF">
      <w:pPr>
        <w:spacing w:after="120"/>
        <w:rPr>
          <w:rFonts w:cstheme="minorHAnsi"/>
        </w:rPr>
      </w:pPr>
    </w:p>
    <w:p w14:paraId="41062151" w14:textId="2338FC5D" w:rsidR="00330362" w:rsidRPr="001D5898" w:rsidRDefault="00330362" w:rsidP="00FC08DF">
      <w:pPr>
        <w:spacing w:after="120"/>
        <w:rPr>
          <w:rFonts w:cstheme="minorHAnsi"/>
        </w:rPr>
      </w:pPr>
    </w:p>
    <w:p w14:paraId="2AC4D534" w14:textId="3F8A1CFF"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Conclusions</w:t>
      </w:r>
    </w:p>
    <w:p w14:paraId="3087362F" w14:textId="4E3670DB" w:rsidR="00330362" w:rsidRPr="001D5898" w:rsidRDefault="00330362" w:rsidP="00FC08DF">
      <w:pPr>
        <w:spacing w:after="120"/>
        <w:rPr>
          <w:rFonts w:cstheme="minorHAnsi"/>
        </w:rPr>
      </w:pPr>
    </w:p>
    <w:p w14:paraId="19945BDA" w14:textId="6B9468F3" w:rsidR="00330362" w:rsidRPr="001D5898" w:rsidRDefault="00330362" w:rsidP="00FC08DF">
      <w:pPr>
        <w:spacing w:after="120"/>
        <w:rPr>
          <w:rFonts w:cstheme="minorHAnsi"/>
        </w:rPr>
      </w:pPr>
    </w:p>
    <w:p w14:paraId="378B194E" w14:textId="6E5695E2" w:rsidR="00330362" w:rsidRPr="001D5898" w:rsidRDefault="00330362" w:rsidP="00FC08DF">
      <w:pPr>
        <w:spacing w:after="120"/>
        <w:rPr>
          <w:rFonts w:cstheme="minorHAnsi"/>
        </w:rPr>
      </w:pPr>
    </w:p>
    <w:p w14:paraId="0AC0E30F" w14:textId="24D375EA" w:rsidR="00330362" w:rsidRPr="001D5898" w:rsidRDefault="00330362" w:rsidP="00FC08DF">
      <w:pPr>
        <w:spacing w:after="120"/>
        <w:rPr>
          <w:rFonts w:cstheme="minorHAnsi"/>
        </w:rPr>
      </w:pPr>
    </w:p>
    <w:p w14:paraId="69DBDF76" w14:textId="591A5C21"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ferences</w:t>
      </w:r>
    </w:p>
    <w:p w14:paraId="5F5F6613" w14:textId="77777777" w:rsidR="00330362" w:rsidRPr="001D5898" w:rsidRDefault="00330362" w:rsidP="00FC08DF">
      <w:pPr>
        <w:spacing w:after="120"/>
        <w:rPr>
          <w:rFonts w:cstheme="minorHAnsi"/>
        </w:rPr>
      </w:pPr>
    </w:p>
    <w:p w14:paraId="5C3650C1" w14:textId="77777777" w:rsidR="00330362" w:rsidRPr="001D5898" w:rsidRDefault="00330362" w:rsidP="00FC08DF">
      <w:pPr>
        <w:spacing w:after="120"/>
        <w:rPr>
          <w:rFonts w:cstheme="minorHAnsi"/>
        </w:rPr>
      </w:pPr>
    </w:p>
    <w:p w14:paraId="68D3A479" w14:textId="77777777" w:rsidR="00330362" w:rsidRPr="001D5898" w:rsidRDefault="00330362" w:rsidP="00FC08DF">
      <w:pPr>
        <w:spacing w:after="120"/>
        <w:rPr>
          <w:rFonts w:cstheme="minorHAnsi"/>
        </w:rPr>
      </w:pPr>
    </w:p>
    <w:p w14:paraId="42D56445" w14:textId="77777777" w:rsidR="00D32F91" w:rsidRPr="001D5898" w:rsidRDefault="00D32F91" w:rsidP="00FC08DF">
      <w:pPr>
        <w:spacing w:after="120"/>
        <w:rPr>
          <w:rFonts w:cstheme="minorHAnsi"/>
        </w:rPr>
      </w:pPr>
    </w:p>
    <w:p w14:paraId="50972F30" w14:textId="77777777" w:rsidR="00C574B9" w:rsidRPr="001D5898" w:rsidRDefault="00C574B9" w:rsidP="00FC08DF">
      <w:pPr>
        <w:spacing w:after="120"/>
        <w:rPr>
          <w:rFonts w:cstheme="minorHAnsi"/>
        </w:rPr>
      </w:pPr>
    </w:p>
    <w:p w14:paraId="6684F88E" w14:textId="4C66379E" w:rsidR="00827699" w:rsidRPr="001D5898" w:rsidRDefault="00827699" w:rsidP="00FC08DF">
      <w:pPr>
        <w:spacing w:after="120"/>
        <w:rPr>
          <w:rFonts w:cstheme="minorHAnsi"/>
        </w:rPr>
      </w:pPr>
    </w:p>
    <w:p w14:paraId="2F19E039" w14:textId="77777777" w:rsidR="009521EB" w:rsidRPr="001D5898" w:rsidRDefault="009521EB" w:rsidP="00FC08DF">
      <w:pPr>
        <w:spacing w:after="120"/>
        <w:rPr>
          <w:rFonts w:cstheme="minorHAnsi"/>
        </w:rPr>
      </w:pPr>
    </w:p>
    <w:p w14:paraId="13F714D5" w14:textId="77777777" w:rsidR="006105A9" w:rsidRPr="006105A9" w:rsidRDefault="009521EB" w:rsidP="006105A9">
      <w:pPr>
        <w:pStyle w:val="EndNoteBibliography"/>
        <w:spacing w:after="0"/>
        <w:ind w:left="720" w:hanging="720"/>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006105A9" w:rsidRPr="006105A9">
        <w:t xml:space="preserve">BOSCHETTI , A. &amp; MASSARON, L. 2015. </w:t>
      </w:r>
      <w:r w:rsidR="006105A9" w:rsidRPr="006105A9">
        <w:rPr>
          <w:i/>
        </w:rPr>
        <w:t xml:space="preserve">Python Data Science Essentials, </w:t>
      </w:r>
      <w:r w:rsidR="006105A9" w:rsidRPr="006105A9">
        <w:t>Birmingham, PACKT publishing.</w:t>
      </w:r>
    </w:p>
    <w:p w14:paraId="0079F69F" w14:textId="77777777" w:rsidR="006105A9" w:rsidRPr="006105A9" w:rsidRDefault="006105A9" w:rsidP="006105A9">
      <w:pPr>
        <w:pStyle w:val="EndNoteBibliography"/>
        <w:spacing w:after="0"/>
        <w:ind w:left="720" w:hanging="720"/>
      </w:pPr>
      <w:r w:rsidRPr="006105A9">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6105A9">
        <w:rPr>
          <w:i/>
        </w:rPr>
        <w:t>Breast cancer research and treatment,</w:t>
      </w:r>
      <w:r w:rsidRPr="006105A9">
        <w:t xml:space="preserve"> 152</w:t>
      </w:r>
      <w:r w:rsidRPr="006105A9">
        <w:rPr>
          <w:b/>
        </w:rPr>
        <w:t>,</w:t>
      </w:r>
      <w:r w:rsidRPr="006105A9">
        <w:t xml:space="preserve"> 407-416.</w:t>
      </w:r>
    </w:p>
    <w:p w14:paraId="54F96709" w14:textId="77777777" w:rsidR="006105A9" w:rsidRPr="006105A9" w:rsidRDefault="006105A9" w:rsidP="006105A9">
      <w:pPr>
        <w:pStyle w:val="EndNoteBibliography"/>
        <w:spacing w:after="0"/>
        <w:ind w:left="720" w:hanging="720"/>
      </w:pPr>
      <w:r w:rsidRPr="006105A9">
        <w:t xml:space="preserve">FRIEDMAN, J., HASTIE, T. &amp; TIBSHIRANI, R. 2001. </w:t>
      </w:r>
      <w:r w:rsidRPr="006105A9">
        <w:rPr>
          <w:i/>
        </w:rPr>
        <w:t xml:space="preserve">Elements of Statistical Learning: Data mining, inference, and prediction., </w:t>
      </w:r>
      <w:r w:rsidRPr="006105A9">
        <w:t>New York, NY, Springer.</w:t>
      </w:r>
    </w:p>
    <w:p w14:paraId="64E4CEE3" w14:textId="77777777" w:rsidR="006105A9" w:rsidRPr="006105A9" w:rsidRDefault="006105A9" w:rsidP="006105A9">
      <w:pPr>
        <w:pStyle w:val="EndNoteBibliography"/>
        <w:spacing w:after="0"/>
        <w:ind w:left="720" w:hanging="720"/>
      </w:pPr>
      <w:r w:rsidRPr="006105A9">
        <w:t xml:space="preserve">HABERMAN, S. J. 1976. Generalized residuals for log-linear models. </w:t>
      </w:r>
      <w:r w:rsidRPr="006105A9">
        <w:rPr>
          <w:i/>
        </w:rPr>
        <w:t>Proceedings of the 9th International Biometrics Conference.</w:t>
      </w:r>
      <w:r w:rsidRPr="006105A9">
        <w:t xml:space="preserve"> Boston.</w:t>
      </w:r>
    </w:p>
    <w:p w14:paraId="4AD3CC33" w14:textId="77777777" w:rsidR="006105A9" w:rsidRPr="006105A9" w:rsidRDefault="006105A9" w:rsidP="006105A9">
      <w:pPr>
        <w:pStyle w:val="EndNoteBibliography"/>
        <w:spacing w:after="0"/>
        <w:ind w:left="720" w:hanging="720"/>
      </w:pPr>
      <w:r w:rsidRPr="006105A9">
        <w:t xml:space="preserve">KELLEHER, J., MAC NAMEE, B. &amp; D'ARCY, A. 2015. </w:t>
      </w:r>
      <w:r w:rsidRPr="006105A9">
        <w:rPr>
          <w:i/>
        </w:rPr>
        <w:t>Fundamentals of Machine Learning for Predictive Data Analytics: Algorithms, Worked Examples, and Case Studies</w:t>
      </w:r>
      <w:r w:rsidRPr="006105A9">
        <w:t>.</w:t>
      </w:r>
    </w:p>
    <w:p w14:paraId="73BBF251" w14:textId="77777777" w:rsidR="006105A9" w:rsidRPr="006105A9" w:rsidRDefault="006105A9" w:rsidP="006105A9">
      <w:pPr>
        <w:pStyle w:val="EndNoteBibliography"/>
        <w:spacing w:after="0"/>
        <w:ind w:left="720" w:hanging="720"/>
      </w:pPr>
      <w:r w:rsidRPr="006105A9">
        <w:t xml:space="preserve">PEART, O. 2017. Metastatic Breast Cancer. </w:t>
      </w:r>
      <w:r w:rsidRPr="006105A9">
        <w:rPr>
          <w:i/>
        </w:rPr>
        <w:t>Radiologic technology,</w:t>
      </w:r>
      <w:r w:rsidRPr="006105A9">
        <w:t xml:space="preserve"> 88.</w:t>
      </w:r>
    </w:p>
    <w:p w14:paraId="6079DA4D" w14:textId="77777777" w:rsidR="006105A9" w:rsidRPr="006105A9" w:rsidRDefault="006105A9" w:rsidP="006105A9">
      <w:pPr>
        <w:pStyle w:val="EndNoteBibliography"/>
        <w:ind w:left="720" w:hanging="720"/>
      </w:pPr>
      <w:r w:rsidRPr="006105A9">
        <w:t xml:space="preserve">PEDREGOSA, F., VAROQUAUX, G., GRAMFORT, A., MICHEL, V., THIRION, B., GRISEL, O., BLONDEL, M., PRETTENHOFER, P., WEISS, R., DUBOURG, V., VANDERPLAS, J., PASSOS, A., COURNAPEAU, D., BRUCHER, M., PERROT, M. &amp; DUCHESNAY, É. 2011. Scikit-learn: Machine Learning in Python. </w:t>
      </w:r>
      <w:r w:rsidRPr="006105A9">
        <w:rPr>
          <w:i/>
        </w:rPr>
        <w:t>Journal of Machine Learning Research,</w:t>
      </w:r>
      <w:r w:rsidRPr="006105A9">
        <w:t xml:space="preserve"> 12</w:t>
      </w:r>
      <w:r w:rsidRPr="006105A9">
        <w:rPr>
          <w:b/>
        </w:rPr>
        <w:t>,</w:t>
      </w:r>
      <w:r w:rsidRPr="006105A9">
        <w:t xml:space="preserve"> 2825-2830.</w:t>
      </w:r>
    </w:p>
    <w:p w14:paraId="294A51A8" w14:textId="5A1E88FB" w:rsidR="00D330C3" w:rsidRPr="001D5898" w:rsidRDefault="009521EB" w:rsidP="00FC08DF">
      <w:pPr>
        <w:spacing w:after="120"/>
        <w:rPr>
          <w:rFonts w:cstheme="minorHAnsi"/>
        </w:rPr>
      </w:pPr>
      <w:r w:rsidRPr="001D5898">
        <w:rPr>
          <w:rFonts w:cstheme="minorHAnsi"/>
        </w:rPr>
        <w:fldChar w:fldCharType="end"/>
      </w:r>
    </w:p>
    <w:p w14:paraId="0E71CCD7" w14:textId="3ECBFD64" w:rsidR="00330362" w:rsidRPr="001D5898" w:rsidRDefault="00330362" w:rsidP="00FC08DF">
      <w:pPr>
        <w:spacing w:after="120"/>
        <w:rPr>
          <w:rFonts w:cstheme="minorHAnsi"/>
        </w:rPr>
      </w:pPr>
    </w:p>
    <w:p w14:paraId="32C4C264" w14:textId="416240BB" w:rsidR="00330362" w:rsidRPr="001D5898" w:rsidRDefault="00330362" w:rsidP="00FC08DF">
      <w:pPr>
        <w:spacing w:after="120"/>
        <w:rPr>
          <w:rFonts w:cstheme="minorHAnsi"/>
        </w:rPr>
      </w:pPr>
    </w:p>
    <w:p w14:paraId="715A2DEE" w14:textId="2BA10829" w:rsidR="00330362" w:rsidRPr="001D5898" w:rsidRDefault="00330362" w:rsidP="00FC08DF">
      <w:pPr>
        <w:spacing w:after="120"/>
        <w:rPr>
          <w:rFonts w:cstheme="minorHAnsi"/>
        </w:rPr>
      </w:pPr>
    </w:p>
    <w:p w14:paraId="5BC2DABE" w14:textId="5ECC7A42" w:rsidR="00330362" w:rsidRPr="001D5898" w:rsidRDefault="00330362" w:rsidP="00FC08DF">
      <w:pPr>
        <w:spacing w:after="120"/>
        <w:rPr>
          <w:rFonts w:cstheme="minorHAnsi"/>
        </w:rPr>
      </w:pPr>
    </w:p>
    <w:sectPr w:rsidR="00330362" w:rsidRPr="001D5898">
      <w:headerReference w:type="default"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C56195" w14:textId="77777777" w:rsidR="004C6F8D" w:rsidRDefault="004C6F8D" w:rsidP="00C574B9">
      <w:pPr>
        <w:spacing w:after="0" w:line="240" w:lineRule="auto"/>
      </w:pPr>
      <w:r>
        <w:separator/>
      </w:r>
    </w:p>
  </w:endnote>
  <w:endnote w:type="continuationSeparator" w:id="0">
    <w:p w14:paraId="4411DD2D" w14:textId="77777777" w:rsidR="004C6F8D" w:rsidRDefault="004C6F8D"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CA3CD6" w:rsidRDefault="00CA3CD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CA3CD6" w:rsidRDefault="00CA3C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1740E" w14:textId="77777777" w:rsidR="004C6F8D" w:rsidRDefault="004C6F8D" w:rsidP="00C574B9">
      <w:pPr>
        <w:spacing w:after="0" w:line="240" w:lineRule="auto"/>
      </w:pPr>
      <w:r>
        <w:separator/>
      </w:r>
    </w:p>
  </w:footnote>
  <w:footnote w:type="continuationSeparator" w:id="0">
    <w:p w14:paraId="12934C88" w14:textId="77777777" w:rsidR="004C6F8D" w:rsidRDefault="004C6F8D"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CA3CD6" w:rsidRDefault="00CA3CD6">
    <w:pPr>
      <w:pStyle w:val="Header"/>
    </w:pPr>
    <w:r>
      <w:t>Assignment 2: Data modelling and Presentation</w:t>
    </w:r>
  </w:p>
  <w:p w14:paraId="7B0A353E" w14:textId="77777777" w:rsidR="00CA3CD6" w:rsidRDefault="00CA3C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record-ids&gt;&lt;/item&gt;&lt;/Libraries&gt;"/>
  </w:docVars>
  <w:rsids>
    <w:rsidRoot w:val="00D330C3"/>
    <w:rsid w:val="00001252"/>
    <w:rsid w:val="000041E8"/>
    <w:rsid w:val="00004A3F"/>
    <w:rsid w:val="00006029"/>
    <w:rsid w:val="0001282D"/>
    <w:rsid w:val="00017ED4"/>
    <w:rsid w:val="000225F1"/>
    <w:rsid w:val="00022D9E"/>
    <w:rsid w:val="00023CEA"/>
    <w:rsid w:val="00032EA5"/>
    <w:rsid w:val="000356F0"/>
    <w:rsid w:val="00040B6A"/>
    <w:rsid w:val="000619AA"/>
    <w:rsid w:val="00061AF9"/>
    <w:rsid w:val="0006399B"/>
    <w:rsid w:val="00074395"/>
    <w:rsid w:val="00076F83"/>
    <w:rsid w:val="00080357"/>
    <w:rsid w:val="000803A6"/>
    <w:rsid w:val="000819E9"/>
    <w:rsid w:val="00082203"/>
    <w:rsid w:val="00083A7C"/>
    <w:rsid w:val="000A5C80"/>
    <w:rsid w:val="000A648C"/>
    <w:rsid w:val="000B4CB5"/>
    <w:rsid w:val="000C1B10"/>
    <w:rsid w:val="000C290C"/>
    <w:rsid w:val="000D1AC0"/>
    <w:rsid w:val="000E46C8"/>
    <w:rsid w:val="00101F87"/>
    <w:rsid w:val="001133A0"/>
    <w:rsid w:val="001134CD"/>
    <w:rsid w:val="00122019"/>
    <w:rsid w:val="00137BAB"/>
    <w:rsid w:val="001406F4"/>
    <w:rsid w:val="0014073E"/>
    <w:rsid w:val="0014330F"/>
    <w:rsid w:val="00160896"/>
    <w:rsid w:val="001701E8"/>
    <w:rsid w:val="0017761C"/>
    <w:rsid w:val="00191248"/>
    <w:rsid w:val="001A4170"/>
    <w:rsid w:val="001B197E"/>
    <w:rsid w:val="001B680C"/>
    <w:rsid w:val="001C2600"/>
    <w:rsid w:val="001D3FCA"/>
    <w:rsid w:val="001D4F11"/>
    <w:rsid w:val="001D5898"/>
    <w:rsid w:val="001D764F"/>
    <w:rsid w:val="001E0621"/>
    <w:rsid w:val="001E565F"/>
    <w:rsid w:val="001F680D"/>
    <w:rsid w:val="00201E3A"/>
    <w:rsid w:val="0020249C"/>
    <w:rsid w:val="00202948"/>
    <w:rsid w:val="00203EAF"/>
    <w:rsid w:val="00206E27"/>
    <w:rsid w:val="002236CF"/>
    <w:rsid w:val="00223B24"/>
    <w:rsid w:val="00230D16"/>
    <w:rsid w:val="00243046"/>
    <w:rsid w:val="0025163C"/>
    <w:rsid w:val="00256C69"/>
    <w:rsid w:val="002673A9"/>
    <w:rsid w:val="002674A5"/>
    <w:rsid w:val="00282776"/>
    <w:rsid w:val="002846BB"/>
    <w:rsid w:val="00284C06"/>
    <w:rsid w:val="002876A0"/>
    <w:rsid w:val="002934DE"/>
    <w:rsid w:val="002A1540"/>
    <w:rsid w:val="002B1B1E"/>
    <w:rsid w:val="002B2844"/>
    <w:rsid w:val="002B3A53"/>
    <w:rsid w:val="002B4026"/>
    <w:rsid w:val="002D2135"/>
    <w:rsid w:val="002F1578"/>
    <w:rsid w:val="002F4D4A"/>
    <w:rsid w:val="0030476C"/>
    <w:rsid w:val="0031105C"/>
    <w:rsid w:val="00312DED"/>
    <w:rsid w:val="003137DA"/>
    <w:rsid w:val="00316233"/>
    <w:rsid w:val="00316C18"/>
    <w:rsid w:val="00321C78"/>
    <w:rsid w:val="0032756E"/>
    <w:rsid w:val="00330362"/>
    <w:rsid w:val="003316DA"/>
    <w:rsid w:val="0033529C"/>
    <w:rsid w:val="00335BCF"/>
    <w:rsid w:val="003412B6"/>
    <w:rsid w:val="00343BCF"/>
    <w:rsid w:val="003518EB"/>
    <w:rsid w:val="00361E9E"/>
    <w:rsid w:val="003629A5"/>
    <w:rsid w:val="00362E83"/>
    <w:rsid w:val="00366447"/>
    <w:rsid w:val="00371C0A"/>
    <w:rsid w:val="00385431"/>
    <w:rsid w:val="0038639C"/>
    <w:rsid w:val="0039268F"/>
    <w:rsid w:val="003A0E06"/>
    <w:rsid w:val="003A3132"/>
    <w:rsid w:val="003A3FCB"/>
    <w:rsid w:val="003A4764"/>
    <w:rsid w:val="003A4B5E"/>
    <w:rsid w:val="003A577A"/>
    <w:rsid w:val="003A6E7C"/>
    <w:rsid w:val="003A7BF5"/>
    <w:rsid w:val="003B1012"/>
    <w:rsid w:val="003B47DF"/>
    <w:rsid w:val="003D6950"/>
    <w:rsid w:val="003E6A93"/>
    <w:rsid w:val="003F065A"/>
    <w:rsid w:val="003F1653"/>
    <w:rsid w:val="003F238F"/>
    <w:rsid w:val="003F2824"/>
    <w:rsid w:val="003F4749"/>
    <w:rsid w:val="003F6DB9"/>
    <w:rsid w:val="00415063"/>
    <w:rsid w:val="00424006"/>
    <w:rsid w:val="0042736D"/>
    <w:rsid w:val="00443C36"/>
    <w:rsid w:val="004471C9"/>
    <w:rsid w:val="00451FAC"/>
    <w:rsid w:val="004522E9"/>
    <w:rsid w:val="0046039D"/>
    <w:rsid w:val="00471168"/>
    <w:rsid w:val="004711D8"/>
    <w:rsid w:val="00475428"/>
    <w:rsid w:val="004801AA"/>
    <w:rsid w:val="00483203"/>
    <w:rsid w:val="00486970"/>
    <w:rsid w:val="004944A4"/>
    <w:rsid w:val="00495559"/>
    <w:rsid w:val="004A6E2C"/>
    <w:rsid w:val="004B21BC"/>
    <w:rsid w:val="004B4F49"/>
    <w:rsid w:val="004B70CA"/>
    <w:rsid w:val="004C0CC3"/>
    <w:rsid w:val="004C6F8D"/>
    <w:rsid w:val="004D273D"/>
    <w:rsid w:val="004D63AE"/>
    <w:rsid w:val="004D7456"/>
    <w:rsid w:val="004E0A0E"/>
    <w:rsid w:val="004E645F"/>
    <w:rsid w:val="004F0828"/>
    <w:rsid w:val="004F31C4"/>
    <w:rsid w:val="004F4803"/>
    <w:rsid w:val="004F6744"/>
    <w:rsid w:val="0050223E"/>
    <w:rsid w:val="005048EE"/>
    <w:rsid w:val="00506292"/>
    <w:rsid w:val="00521ABA"/>
    <w:rsid w:val="00524824"/>
    <w:rsid w:val="005267EF"/>
    <w:rsid w:val="00543280"/>
    <w:rsid w:val="00545F69"/>
    <w:rsid w:val="005513F5"/>
    <w:rsid w:val="00552FE9"/>
    <w:rsid w:val="00563247"/>
    <w:rsid w:val="005709BC"/>
    <w:rsid w:val="00570D2E"/>
    <w:rsid w:val="005806C7"/>
    <w:rsid w:val="0058427E"/>
    <w:rsid w:val="00594EBC"/>
    <w:rsid w:val="005971E3"/>
    <w:rsid w:val="005A2324"/>
    <w:rsid w:val="005A2440"/>
    <w:rsid w:val="005A3F80"/>
    <w:rsid w:val="005A4081"/>
    <w:rsid w:val="005A59E4"/>
    <w:rsid w:val="005A72C9"/>
    <w:rsid w:val="005B633F"/>
    <w:rsid w:val="005B67E7"/>
    <w:rsid w:val="005C65D1"/>
    <w:rsid w:val="005D4FDC"/>
    <w:rsid w:val="005D5525"/>
    <w:rsid w:val="005E0142"/>
    <w:rsid w:val="005E4110"/>
    <w:rsid w:val="005F0B73"/>
    <w:rsid w:val="005F3FC0"/>
    <w:rsid w:val="005F4062"/>
    <w:rsid w:val="005F6564"/>
    <w:rsid w:val="0060480C"/>
    <w:rsid w:val="00606FBA"/>
    <w:rsid w:val="006105A9"/>
    <w:rsid w:val="00620861"/>
    <w:rsid w:val="0062228D"/>
    <w:rsid w:val="0063177D"/>
    <w:rsid w:val="00636A16"/>
    <w:rsid w:val="00640431"/>
    <w:rsid w:val="006411C4"/>
    <w:rsid w:val="00641537"/>
    <w:rsid w:val="00647D2F"/>
    <w:rsid w:val="006530CC"/>
    <w:rsid w:val="0065335B"/>
    <w:rsid w:val="006572D6"/>
    <w:rsid w:val="00657C67"/>
    <w:rsid w:val="00661DDE"/>
    <w:rsid w:val="00663D82"/>
    <w:rsid w:val="006649C9"/>
    <w:rsid w:val="00664C2C"/>
    <w:rsid w:val="006659F9"/>
    <w:rsid w:val="00675AE5"/>
    <w:rsid w:val="00676412"/>
    <w:rsid w:val="00677983"/>
    <w:rsid w:val="00684E84"/>
    <w:rsid w:val="0069407F"/>
    <w:rsid w:val="00694114"/>
    <w:rsid w:val="006A0846"/>
    <w:rsid w:val="006A09FF"/>
    <w:rsid w:val="006A2EC4"/>
    <w:rsid w:val="006B0ED6"/>
    <w:rsid w:val="006C247A"/>
    <w:rsid w:val="006C5144"/>
    <w:rsid w:val="006C7274"/>
    <w:rsid w:val="006D54E5"/>
    <w:rsid w:val="007039BB"/>
    <w:rsid w:val="00705102"/>
    <w:rsid w:val="00710ED5"/>
    <w:rsid w:val="00712CEA"/>
    <w:rsid w:val="007173AF"/>
    <w:rsid w:val="007177EE"/>
    <w:rsid w:val="00717FC6"/>
    <w:rsid w:val="00721B4B"/>
    <w:rsid w:val="007321A6"/>
    <w:rsid w:val="00736BED"/>
    <w:rsid w:val="0075220C"/>
    <w:rsid w:val="0076193B"/>
    <w:rsid w:val="0076261B"/>
    <w:rsid w:val="00762EB6"/>
    <w:rsid w:val="00776C33"/>
    <w:rsid w:val="00777CB3"/>
    <w:rsid w:val="00784735"/>
    <w:rsid w:val="007862F0"/>
    <w:rsid w:val="007863FA"/>
    <w:rsid w:val="00786C92"/>
    <w:rsid w:val="00794C7C"/>
    <w:rsid w:val="007B0A43"/>
    <w:rsid w:val="007B4942"/>
    <w:rsid w:val="007D33FE"/>
    <w:rsid w:val="007E7C8D"/>
    <w:rsid w:val="007F00B1"/>
    <w:rsid w:val="007F47B8"/>
    <w:rsid w:val="007F7CE3"/>
    <w:rsid w:val="007F7F92"/>
    <w:rsid w:val="00802408"/>
    <w:rsid w:val="00804172"/>
    <w:rsid w:val="00804C73"/>
    <w:rsid w:val="00807491"/>
    <w:rsid w:val="00810282"/>
    <w:rsid w:val="00815D58"/>
    <w:rsid w:val="00820970"/>
    <w:rsid w:val="00827699"/>
    <w:rsid w:val="0083380B"/>
    <w:rsid w:val="00835813"/>
    <w:rsid w:val="00840143"/>
    <w:rsid w:val="00844D66"/>
    <w:rsid w:val="00845D84"/>
    <w:rsid w:val="00852694"/>
    <w:rsid w:val="008606CF"/>
    <w:rsid w:val="00860CE4"/>
    <w:rsid w:val="00872198"/>
    <w:rsid w:val="00886BFC"/>
    <w:rsid w:val="0089190D"/>
    <w:rsid w:val="0089497C"/>
    <w:rsid w:val="008A3D44"/>
    <w:rsid w:val="008B316B"/>
    <w:rsid w:val="008C2765"/>
    <w:rsid w:val="008C3FD7"/>
    <w:rsid w:val="008D44E6"/>
    <w:rsid w:val="008E4443"/>
    <w:rsid w:val="008F0B4F"/>
    <w:rsid w:val="008F1279"/>
    <w:rsid w:val="008F1AB4"/>
    <w:rsid w:val="008F2886"/>
    <w:rsid w:val="008F4AFB"/>
    <w:rsid w:val="00912824"/>
    <w:rsid w:val="00912FFC"/>
    <w:rsid w:val="00914A87"/>
    <w:rsid w:val="00922D12"/>
    <w:rsid w:val="009276F0"/>
    <w:rsid w:val="009335C7"/>
    <w:rsid w:val="00943936"/>
    <w:rsid w:val="0094584A"/>
    <w:rsid w:val="00947EC5"/>
    <w:rsid w:val="00950C17"/>
    <w:rsid w:val="009521EB"/>
    <w:rsid w:val="009576A0"/>
    <w:rsid w:val="00960F3D"/>
    <w:rsid w:val="00971E4A"/>
    <w:rsid w:val="00972ACC"/>
    <w:rsid w:val="009779BB"/>
    <w:rsid w:val="00980228"/>
    <w:rsid w:val="00981A5B"/>
    <w:rsid w:val="00981EF8"/>
    <w:rsid w:val="009837C1"/>
    <w:rsid w:val="00986168"/>
    <w:rsid w:val="0098631E"/>
    <w:rsid w:val="00986F93"/>
    <w:rsid w:val="009A1EE0"/>
    <w:rsid w:val="009A29AE"/>
    <w:rsid w:val="009A7194"/>
    <w:rsid w:val="009B563B"/>
    <w:rsid w:val="009C3E23"/>
    <w:rsid w:val="009C3F50"/>
    <w:rsid w:val="009D1D5A"/>
    <w:rsid w:val="009D360F"/>
    <w:rsid w:val="009D5AA7"/>
    <w:rsid w:val="009E624C"/>
    <w:rsid w:val="009E7227"/>
    <w:rsid w:val="009F12BB"/>
    <w:rsid w:val="009F36A4"/>
    <w:rsid w:val="009F4404"/>
    <w:rsid w:val="009F47CE"/>
    <w:rsid w:val="00A02C70"/>
    <w:rsid w:val="00A039CC"/>
    <w:rsid w:val="00A03E41"/>
    <w:rsid w:val="00A16E04"/>
    <w:rsid w:val="00A2069A"/>
    <w:rsid w:val="00A23420"/>
    <w:rsid w:val="00A24B60"/>
    <w:rsid w:val="00A562B2"/>
    <w:rsid w:val="00A61417"/>
    <w:rsid w:val="00A63DD9"/>
    <w:rsid w:val="00A641CA"/>
    <w:rsid w:val="00A65638"/>
    <w:rsid w:val="00A67D96"/>
    <w:rsid w:val="00A70935"/>
    <w:rsid w:val="00A73098"/>
    <w:rsid w:val="00A74AA9"/>
    <w:rsid w:val="00A96BE9"/>
    <w:rsid w:val="00AA4BF5"/>
    <w:rsid w:val="00AB4A1E"/>
    <w:rsid w:val="00AD042C"/>
    <w:rsid w:val="00AD2FFE"/>
    <w:rsid w:val="00AD3D40"/>
    <w:rsid w:val="00AD5FD9"/>
    <w:rsid w:val="00AD7E52"/>
    <w:rsid w:val="00AE054D"/>
    <w:rsid w:val="00AE4179"/>
    <w:rsid w:val="00AF3984"/>
    <w:rsid w:val="00AF3D65"/>
    <w:rsid w:val="00B15CD2"/>
    <w:rsid w:val="00B17C00"/>
    <w:rsid w:val="00B24C85"/>
    <w:rsid w:val="00B2535B"/>
    <w:rsid w:val="00B340B7"/>
    <w:rsid w:val="00B46C87"/>
    <w:rsid w:val="00B5306F"/>
    <w:rsid w:val="00B66526"/>
    <w:rsid w:val="00B6668A"/>
    <w:rsid w:val="00B667AF"/>
    <w:rsid w:val="00B725F2"/>
    <w:rsid w:val="00B73160"/>
    <w:rsid w:val="00B73B59"/>
    <w:rsid w:val="00B75F13"/>
    <w:rsid w:val="00B85E50"/>
    <w:rsid w:val="00B90305"/>
    <w:rsid w:val="00BA0065"/>
    <w:rsid w:val="00BA48B5"/>
    <w:rsid w:val="00BA5248"/>
    <w:rsid w:val="00BA5705"/>
    <w:rsid w:val="00BD3A86"/>
    <w:rsid w:val="00BD69F5"/>
    <w:rsid w:val="00BE16FA"/>
    <w:rsid w:val="00BE5CE5"/>
    <w:rsid w:val="00BF2A29"/>
    <w:rsid w:val="00BF7893"/>
    <w:rsid w:val="00C00514"/>
    <w:rsid w:val="00C058A6"/>
    <w:rsid w:val="00C15CD8"/>
    <w:rsid w:val="00C161B6"/>
    <w:rsid w:val="00C30946"/>
    <w:rsid w:val="00C33572"/>
    <w:rsid w:val="00C378F0"/>
    <w:rsid w:val="00C551D8"/>
    <w:rsid w:val="00C574B9"/>
    <w:rsid w:val="00C57748"/>
    <w:rsid w:val="00C604DB"/>
    <w:rsid w:val="00C624E6"/>
    <w:rsid w:val="00C64088"/>
    <w:rsid w:val="00C65E83"/>
    <w:rsid w:val="00C67278"/>
    <w:rsid w:val="00C70D70"/>
    <w:rsid w:val="00C73667"/>
    <w:rsid w:val="00C756A1"/>
    <w:rsid w:val="00C76B4D"/>
    <w:rsid w:val="00C8427B"/>
    <w:rsid w:val="00C84809"/>
    <w:rsid w:val="00C90605"/>
    <w:rsid w:val="00C92E69"/>
    <w:rsid w:val="00CA15E4"/>
    <w:rsid w:val="00CA3CD6"/>
    <w:rsid w:val="00CA45AC"/>
    <w:rsid w:val="00CB079B"/>
    <w:rsid w:val="00CB0E58"/>
    <w:rsid w:val="00CB0E6E"/>
    <w:rsid w:val="00CC7D68"/>
    <w:rsid w:val="00CD35C6"/>
    <w:rsid w:val="00CD3779"/>
    <w:rsid w:val="00CD7631"/>
    <w:rsid w:val="00CE2911"/>
    <w:rsid w:val="00CE705B"/>
    <w:rsid w:val="00CE7EEC"/>
    <w:rsid w:val="00D00827"/>
    <w:rsid w:val="00D038E5"/>
    <w:rsid w:val="00D0441A"/>
    <w:rsid w:val="00D161A3"/>
    <w:rsid w:val="00D21A76"/>
    <w:rsid w:val="00D22DD2"/>
    <w:rsid w:val="00D22FF4"/>
    <w:rsid w:val="00D23591"/>
    <w:rsid w:val="00D30FA5"/>
    <w:rsid w:val="00D32F91"/>
    <w:rsid w:val="00D330C3"/>
    <w:rsid w:val="00D34C6E"/>
    <w:rsid w:val="00D52900"/>
    <w:rsid w:val="00D55799"/>
    <w:rsid w:val="00D573E1"/>
    <w:rsid w:val="00D61DB4"/>
    <w:rsid w:val="00D62C6B"/>
    <w:rsid w:val="00D84616"/>
    <w:rsid w:val="00D85D6A"/>
    <w:rsid w:val="00D920EF"/>
    <w:rsid w:val="00D96B20"/>
    <w:rsid w:val="00DA6914"/>
    <w:rsid w:val="00DB0177"/>
    <w:rsid w:val="00DB0AF3"/>
    <w:rsid w:val="00DC0DB7"/>
    <w:rsid w:val="00DC7BFD"/>
    <w:rsid w:val="00DD0FF2"/>
    <w:rsid w:val="00DD7C6F"/>
    <w:rsid w:val="00DE7D98"/>
    <w:rsid w:val="00DF0B36"/>
    <w:rsid w:val="00DF1921"/>
    <w:rsid w:val="00E05693"/>
    <w:rsid w:val="00E24460"/>
    <w:rsid w:val="00E3039B"/>
    <w:rsid w:val="00E4024B"/>
    <w:rsid w:val="00E41D0F"/>
    <w:rsid w:val="00E522A9"/>
    <w:rsid w:val="00E550A5"/>
    <w:rsid w:val="00E623BA"/>
    <w:rsid w:val="00E631FE"/>
    <w:rsid w:val="00E6390D"/>
    <w:rsid w:val="00E65B90"/>
    <w:rsid w:val="00E72A63"/>
    <w:rsid w:val="00E72EE0"/>
    <w:rsid w:val="00E74037"/>
    <w:rsid w:val="00E7674C"/>
    <w:rsid w:val="00E773D3"/>
    <w:rsid w:val="00E832F2"/>
    <w:rsid w:val="00E83CD7"/>
    <w:rsid w:val="00E87A2C"/>
    <w:rsid w:val="00E90B3E"/>
    <w:rsid w:val="00E969B5"/>
    <w:rsid w:val="00EA1B9A"/>
    <w:rsid w:val="00EA61D3"/>
    <w:rsid w:val="00EB2A3F"/>
    <w:rsid w:val="00EC7BB3"/>
    <w:rsid w:val="00ED781C"/>
    <w:rsid w:val="00ED7C99"/>
    <w:rsid w:val="00EE7194"/>
    <w:rsid w:val="00EF0AAD"/>
    <w:rsid w:val="00EF340A"/>
    <w:rsid w:val="00F100AC"/>
    <w:rsid w:val="00F101ED"/>
    <w:rsid w:val="00F11F71"/>
    <w:rsid w:val="00F14B24"/>
    <w:rsid w:val="00F200F6"/>
    <w:rsid w:val="00F24A03"/>
    <w:rsid w:val="00F272A2"/>
    <w:rsid w:val="00F3492A"/>
    <w:rsid w:val="00F5039A"/>
    <w:rsid w:val="00F52418"/>
    <w:rsid w:val="00F56930"/>
    <w:rsid w:val="00F659E6"/>
    <w:rsid w:val="00F77D0D"/>
    <w:rsid w:val="00F87B8E"/>
    <w:rsid w:val="00F93766"/>
    <w:rsid w:val="00F93F9C"/>
    <w:rsid w:val="00F946C7"/>
    <w:rsid w:val="00F96DFD"/>
    <w:rsid w:val="00F97E9E"/>
    <w:rsid w:val="00FA7E74"/>
    <w:rsid w:val="00FB173C"/>
    <w:rsid w:val="00FB5A84"/>
    <w:rsid w:val="00FC08DF"/>
    <w:rsid w:val="00FC540F"/>
    <w:rsid w:val="00FC68D0"/>
    <w:rsid w:val="00FC6F55"/>
    <w:rsid w:val="00FD19F5"/>
    <w:rsid w:val="00FD6184"/>
    <w:rsid w:val="00FE083B"/>
    <w:rsid w:val="00FE12A8"/>
    <w:rsid w:val="00FF0B1C"/>
    <w:rsid w:val="00FF28CE"/>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header" Target="header1.xml"/><Relationship Id="rId10" Type="http://schemas.openxmlformats.org/officeDocument/2006/relationships/hyperlink" Target="https://pandas.pydata.org/"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B99FE-C0F6-47BA-BB34-9B0D907B5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9</TotalTime>
  <Pages>20</Pages>
  <Words>4785</Words>
  <Characters>27281</Characters>
  <Application>Microsoft Office Word</Application>
  <DocSecurity>0</DocSecurity>
  <Lines>227</Lines>
  <Paragraphs>6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        Dr. Yongli Ren</vt:lpstr>
      <vt:lpstr>Abstract</vt:lpstr>
      <vt:lpstr>Introduction</vt:lpstr>
      <vt:lpstr>Methodology</vt:lpstr>
      <vt:lpstr>    Data</vt:lpstr>
      <vt:lpstr>    Data Analysis</vt:lpstr>
      <vt:lpstr>    </vt:lpstr>
      <vt:lpstr>    Data Visualization</vt:lpstr>
      <vt:lpstr>    Machine Learning</vt:lpstr>
      <vt:lpstr>        k-Nearest Neighbors</vt:lpstr>
      <vt:lpstr>        Data Scaling for kNN classifier</vt:lpstr>
      <vt:lpstr>        Decision Trees</vt:lpstr>
      <vt:lpstr>    Model Evaluation</vt:lpstr>
      <vt:lpstr>Results</vt:lpstr>
      <vt:lpstr>    Data Pre-processing</vt:lpstr>
      <vt:lpstr>        Statistical Analysis</vt:lpstr>
      <vt:lpstr>        </vt:lpstr>
      <vt:lpstr>        Data processing</vt:lpstr>
      <vt:lpstr>        Feature transformation</vt:lpstr>
      <vt:lpstr>        Feature Scaling</vt:lpstr>
      <vt:lpstr>        Feature Scaling</vt:lpstr>
      <vt:lpstr>Prediction Modelling</vt:lpstr>
      <vt:lpstr>    k-Nearest Neighbor (kNN) Classifier</vt:lpstr>
      <vt:lpstr>        Grid  Search for Optimizing Hyperparameters</vt:lpstr>
      <vt:lpstr>Appendix</vt:lpstr>
      <vt:lpstr>Discussion</vt:lpstr>
      <vt:lpstr>Conclusions</vt:lpstr>
      <vt:lpstr>References</vt:lpstr>
    </vt:vector>
  </TitlesOfParts>
  <Company/>
  <LinksUpToDate>false</LinksUpToDate>
  <CharactersWithSpaces>3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Charles Galea</cp:lastModifiedBy>
  <cp:revision>456</cp:revision>
  <cp:lastPrinted>2018-05-15T11:46:00Z</cp:lastPrinted>
  <dcterms:created xsi:type="dcterms:W3CDTF">2018-05-07T03:35:00Z</dcterms:created>
  <dcterms:modified xsi:type="dcterms:W3CDTF">2018-05-16T05:11:00Z</dcterms:modified>
</cp:coreProperties>
</file>